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62EA9" w:rsidRPr="00140606" w:rsidRDefault="00366334" w:rsidP="00366334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upplementary Material</w:t>
      </w:r>
    </w:p>
    <w:p w:rsidR="00EE34DE" w:rsidRPr="00140606" w:rsidRDefault="00EE34DE" w:rsidP="00140606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140606">
        <w:rPr>
          <w:rFonts w:ascii="Times New Roman" w:hAnsi="Times New Roman" w:cs="Times New Roman"/>
          <w:sz w:val="24"/>
          <w:szCs w:val="24"/>
        </w:rPr>
        <w:t>Model parameters</w:t>
      </w:r>
    </w:p>
    <w:p w:rsidR="00EE34DE" w:rsidRPr="00140606" w:rsidRDefault="00EE34DE" w:rsidP="00140606">
      <w:pPr>
        <w:pStyle w:val="ListParagraph"/>
        <w:numPr>
          <w:ilvl w:val="1"/>
          <w:numId w:val="1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140606">
        <w:rPr>
          <w:rFonts w:ascii="Times New Roman" w:hAnsi="Times New Roman" w:cs="Times New Roman"/>
          <w:sz w:val="24"/>
          <w:szCs w:val="24"/>
        </w:rPr>
        <w:t>Chemical module</w:t>
      </w:r>
    </w:p>
    <w:p w:rsidR="000C61E2" w:rsidRPr="00140606" w:rsidRDefault="000C61E2" w:rsidP="00140606">
      <w:pPr>
        <w:jc w:val="both"/>
        <w:rPr>
          <w:rFonts w:ascii="Times New Roman" w:hAnsi="Times New Roman" w:cs="Times New Roman"/>
          <w:sz w:val="24"/>
          <w:szCs w:val="24"/>
        </w:rPr>
      </w:pPr>
      <w:r w:rsidRPr="00140606">
        <w:rPr>
          <w:rFonts w:ascii="Times New Roman" w:hAnsi="Times New Roman" w:cs="Times New Roman"/>
          <w:sz w:val="24"/>
          <w:szCs w:val="24"/>
        </w:rPr>
        <w:t xml:space="preserve">Table S1. Diffusion coefficients </w:t>
      </w:r>
      <w:r w:rsidR="00140606">
        <w:rPr>
          <w:rFonts w:ascii="Times New Roman" w:hAnsi="Times New Roman" w:cs="Times New Roman"/>
          <w:sz w:val="24"/>
          <w:szCs w:val="24"/>
        </w:rPr>
        <w:t>for</w:t>
      </w:r>
      <w:r w:rsidRPr="00140606">
        <w:rPr>
          <w:rFonts w:ascii="Times New Roman" w:hAnsi="Times New Roman" w:cs="Times New Roman"/>
          <w:sz w:val="24"/>
          <w:szCs w:val="24"/>
        </w:rPr>
        <w:t xml:space="preserve"> the soluble compound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54"/>
        <w:gridCol w:w="2254"/>
        <w:gridCol w:w="2254"/>
      </w:tblGrid>
      <w:tr w:rsidR="00EE34DE" w:rsidRPr="00140606" w:rsidTr="00EE34DE">
        <w:tc>
          <w:tcPr>
            <w:tcW w:w="2254" w:type="dxa"/>
          </w:tcPr>
          <w:p w:rsidR="00EE34DE" w:rsidRPr="00140606" w:rsidRDefault="00EE34DE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Chemical substance</w:t>
            </w:r>
          </w:p>
        </w:tc>
        <w:tc>
          <w:tcPr>
            <w:tcW w:w="2254" w:type="dxa"/>
          </w:tcPr>
          <w:p w:rsidR="00EE34DE" w:rsidRPr="00140606" w:rsidRDefault="00EE34DE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Diffusion coefficients</w:t>
            </w:r>
            <w:r w:rsidR="002D18D4" w:rsidRPr="00140606">
              <w:rPr>
                <w:rFonts w:ascii="Times New Roman" w:hAnsi="Times New Roman" w:cs="Times New Roman"/>
                <w:sz w:val="24"/>
                <w:szCs w:val="24"/>
              </w:rPr>
              <w:t xml:space="preserve"> * 1</w:t>
            </w:r>
            <w:r w:rsidR="00BD22A5" w:rsidRPr="00140606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="002D18D4" w:rsidRPr="0014060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9</w:t>
            </w:r>
            <w:r w:rsidR="002D18D4" w:rsidRPr="00140606">
              <w:rPr>
                <w:rFonts w:ascii="Times New Roman" w:hAnsi="Times New Roman" w:cs="Times New Roman"/>
                <w:sz w:val="24"/>
                <w:szCs w:val="24"/>
              </w:rPr>
              <w:t xml:space="preserve"> m</w:t>
            </w:r>
            <w:r w:rsidR="002D18D4" w:rsidRPr="0014060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="002C5F1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 </w:t>
            </w:r>
            <w:r w:rsidR="002D18D4" w:rsidRPr="00140606"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r w:rsidR="00486AF5" w:rsidRPr="0014060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2254" w:type="dxa"/>
          </w:tcPr>
          <w:p w:rsidR="00EE34DE" w:rsidRPr="00140606" w:rsidRDefault="00EE34DE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Reference</w:t>
            </w:r>
          </w:p>
        </w:tc>
      </w:tr>
      <w:tr w:rsidR="00231037" w:rsidRPr="00140606" w:rsidTr="00231037">
        <w:tc>
          <w:tcPr>
            <w:tcW w:w="2254" w:type="dxa"/>
          </w:tcPr>
          <w:p w:rsidR="00231037" w:rsidRPr="00140606" w:rsidRDefault="00231037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NH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2254" w:type="dxa"/>
          </w:tcPr>
          <w:p w:rsidR="00231037" w:rsidRPr="00140606" w:rsidRDefault="00231037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1.64</w:t>
            </w:r>
          </w:p>
        </w:tc>
        <w:tc>
          <w:tcPr>
            <w:tcW w:w="2254" w:type="dxa"/>
            <w:vMerge w:val="restart"/>
            <w:shd w:val="clear" w:color="auto" w:fill="auto"/>
          </w:tcPr>
          <w:p w:rsidR="00231037" w:rsidRPr="00140606" w:rsidRDefault="00231037" w:rsidP="00EE3519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EE351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Yaws&lt;/Author&gt;&lt;Year&gt;2009&lt;/Year&gt;&lt;RecNum&gt;99&lt;/RecNum&gt;&lt;DisplayText&gt;Yaws (2009)&lt;/DisplayText&gt;&lt;record&gt;&lt;rec-number&gt;99&lt;/rec-number&gt;&lt;foreign-keys&gt;&lt;key app="EN" db-id="0w5r52svrzwwdaed2e7p5zdfr0tzw9tx0t2f" timestamp="1558713453"&gt;99&lt;/key&gt;&lt;/foreign-keys&gt;&lt;ref-type name="Book"&gt;6&lt;/ref-type&gt;&lt;contributors&gt;&lt;authors&gt;&lt;author&gt;Yaws, Carl L.&lt;/author&gt;&lt;/authors&gt;&lt;/contributors&gt;&lt;titles&gt;&lt;title&gt;Transport Properties of Chemicals and Hydrocarbons&lt;/title&gt;&lt;/titles&gt;&lt;pages&gt;594-596&lt;/pages&gt;&lt;dates&gt;&lt;year&gt;2009&lt;/year&gt;&lt;pub-dates&gt;&lt;date&gt;2009/01/01/&lt;/date&gt;&lt;/pub-dates&gt;&lt;/dates&gt;&lt;pub-location&gt;Boston&lt;/pub-location&gt;&lt;publisher&gt;William Andrew Publishing&lt;/publisher&gt;&lt;isbn&gt;978-0-8155-2039-9&lt;/isbn&gt;&lt;urls&gt;&lt;related-urls&gt;&lt;url&gt;&lt;style face="underline" font="default" size="100%"&gt;http://www.sciencedirect.com/science/article/pii/B9780815520399500181&lt;/style&gt;&lt;/url&gt;&lt;/related-urls&gt;&lt;/urls&gt;&lt;electronic-resource-num&gt;&lt;style face="underline" font="default" size="100%"&gt;https://doi.org/10.1016/B978-0-8155-2039-9.50018-1&lt;/style&gt;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EE3519">
              <w:rPr>
                <w:rFonts w:ascii="Times New Roman" w:hAnsi="Times New Roman" w:cs="Times New Roman"/>
                <w:noProof/>
                <w:sz w:val="24"/>
                <w:szCs w:val="24"/>
              </w:rPr>
              <w:t>Yaws (2009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231037" w:rsidRPr="00140606" w:rsidTr="00EE34DE">
        <w:tc>
          <w:tcPr>
            <w:tcW w:w="2254" w:type="dxa"/>
          </w:tcPr>
          <w:p w:rsidR="00231037" w:rsidRPr="00140606" w:rsidRDefault="00231037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2254" w:type="dxa"/>
          </w:tcPr>
          <w:p w:rsidR="00231037" w:rsidRPr="00140606" w:rsidRDefault="00231037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1.91</w:t>
            </w:r>
          </w:p>
        </w:tc>
        <w:tc>
          <w:tcPr>
            <w:tcW w:w="2254" w:type="dxa"/>
            <w:vMerge/>
          </w:tcPr>
          <w:p w:rsidR="00231037" w:rsidRPr="00140606" w:rsidRDefault="00231037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31037" w:rsidRPr="00140606" w:rsidTr="00EE34DE">
        <w:tc>
          <w:tcPr>
            <w:tcW w:w="2254" w:type="dxa"/>
          </w:tcPr>
          <w:p w:rsidR="00231037" w:rsidRPr="00140606" w:rsidRDefault="00231037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2254" w:type="dxa"/>
          </w:tcPr>
          <w:p w:rsidR="00231037" w:rsidRPr="00140606" w:rsidRDefault="00231037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2254" w:type="dxa"/>
            <w:vMerge/>
          </w:tcPr>
          <w:p w:rsidR="00231037" w:rsidRPr="00140606" w:rsidRDefault="00231037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31037" w:rsidRPr="00140606" w:rsidTr="00EE34DE">
        <w:tc>
          <w:tcPr>
            <w:tcW w:w="2254" w:type="dxa"/>
          </w:tcPr>
          <w:p w:rsidR="00231037" w:rsidRPr="00140606" w:rsidRDefault="00231037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O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2254" w:type="dxa"/>
          </w:tcPr>
          <w:p w:rsidR="00231037" w:rsidRPr="00140606" w:rsidRDefault="00231037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2254" w:type="dxa"/>
            <w:vMerge/>
          </w:tcPr>
          <w:p w:rsidR="00231037" w:rsidRPr="00140606" w:rsidRDefault="00231037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31037" w:rsidRPr="00140606" w:rsidTr="00EE34DE">
        <w:tc>
          <w:tcPr>
            <w:tcW w:w="2254" w:type="dxa"/>
          </w:tcPr>
          <w:p w:rsidR="00231037" w:rsidRPr="00140606" w:rsidRDefault="00231037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CO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2254" w:type="dxa"/>
          </w:tcPr>
          <w:p w:rsidR="00231037" w:rsidRPr="00140606" w:rsidRDefault="00231037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1.92</w:t>
            </w:r>
          </w:p>
        </w:tc>
        <w:tc>
          <w:tcPr>
            <w:tcW w:w="2254" w:type="dxa"/>
            <w:vMerge/>
          </w:tcPr>
          <w:p w:rsidR="00231037" w:rsidRPr="00140606" w:rsidRDefault="00231037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31037" w:rsidRPr="00140606" w:rsidTr="00EE34DE">
        <w:tc>
          <w:tcPr>
            <w:tcW w:w="2254" w:type="dxa"/>
          </w:tcPr>
          <w:p w:rsidR="00231037" w:rsidRPr="00140606" w:rsidRDefault="00231037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H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2254" w:type="dxa"/>
          </w:tcPr>
          <w:p w:rsidR="00231037" w:rsidRPr="00140606" w:rsidRDefault="00231037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2254" w:type="dxa"/>
            <w:vMerge/>
          </w:tcPr>
          <w:p w:rsidR="00231037" w:rsidRPr="00140606" w:rsidRDefault="00231037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31037" w:rsidRPr="00140606" w:rsidTr="00EE34DE">
        <w:tc>
          <w:tcPr>
            <w:tcW w:w="2254" w:type="dxa"/>
          </w:tcPr>
          <w:p w:rsidR="00231037" w:rsidRPr="00140606" w:rsidRDefault="00231037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C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6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H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12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O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6</w:t>
            </w:r>
          </w:p>
        </w:tc>
        <w:tc>
          <w:tcPr>
            <w:tcW w:w="2254" w:type="dxa"/>
          </w:tcPr>
          <w:p w:rsidR="00231037" w:rsidRPr="00140606" w:rsidRDefault="00231037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0.67</w:t>
            </w:r>
          </w:p>
        </w:tc>
        <w:tc>
          <w:tcPr>
            <w:tcW w:w="2254" w:type="dxa"/>
            <w:vMerge/>
          </w:tcPr>
          <w:p w:rsidR="00231037" w:rsidRPr="00140606" w:rsidRDefault="00231037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31037" w:rsidRPr="00140606" w:rsidTr="00EE34DE">
        <w:tc>
          <w:tcPr>
            <w:tcW w:w="2254" w:type="dxa"/>
          </w:tcPr>
          <w:p w:rsidR="00231037" w:rsidRPr="00140606" w:rsidRDefault="00231037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CH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COOH</w:t>
            </w:r>
          </w:p>
        </w:tc>
        <w:tc>
          <w:tcPr>
            <w:tcW w:w="2254" w:type="dxa"/>
          </w:tcPr>
          <w:p w:rsidR="00231037" w:rsidRPr="00140606" w:rsidRDefault="00231037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1.29</w:t>
            </w:r>
          </w:p>
        </w:tc>
        <w:tc>
          <w:tcPr>
            <w:tcW w:w="2254" w:type="dxa"/>
            <w:vMerge/>
          </w:tcPr>
          <w:p w:rsidR="00231037" w:rsidRPr="00140606" w:rsidRDefault="00231037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31037" w:rsidRPr="00140606" w:rsidTr="00EE34DE">
        <w:tc>
          <w:tcPr>
            <w:tcW w:w="2254" w:type="dxa"/>
          </w:tcPr>
          <w:p w:rsidR="00231037" w:rsidRPr="00140606" w:rsidRDefault="00231037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CH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2254" w:type="dxa"/>
          </w:tcPr>
          <w:p w:rsidR="00231037" w:rsidRPr="00140606" w:rsidRDefault="00231037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1.49</w:t>
            </w:r>
          </w:p>
        </w:tc>
        <w:tc>
          <w:tcPr>
            <w:tcW w:w="2254" w:type="dxa"/>
            <w:vMerge/>
          </w:tcPr>
          <w:p w:rsidR="00231037" w:rsidRPr="00140606" w:rsidRDefault="00231037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31037" w:rsidRPr="00140606" w:rsidTr="00EE34DE">
        <w:tc>
          <w:tcPr>
            <w:tcW w:w="2254" w:type="dxa"/>
          </w:tcPr>
          <w:p w:rsidR="00231037" w:rsidRPr="00140606" w:rsidRDefault="00231037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NaOH</w:t>
            </w:r>
            <w:proofErr w:type="spellEnd"/>
          </w:p>
        </w:tc>
        <w:tc>
          <w:tcPr>
            <w:tcW w:w="2254" w:type="dxa"/>
          </w:tcPr>
          <w:p w:rsidR="00231037" w:rsidRPr="00140606" w:rsidRDefault="00231037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1.33</w:t>
            </w:r>
          </w:p>
        </w:tc>
        <w:tc>
          <w:tcPr>
            <w:tcW w:w="2254" w:type="dxa"/>
            <w:vMerge/>
          </w:tcPr>
          <w:p w:rsidR="00231037" w:rsidRPr="00140606" w:rsidRDefault="00231037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31037" w:rsidRPr="00140606" w:rsidTr="00EE34DE">
        <w:tc>
          <w:tcPr>
            <w:tcW w:w="2254" w:type="dxa"/>
          </w:tcPr>
          <w:p w:rsidR="00231037" w:rsidRPr="00140606" w:rsidRDefault="00231037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HCl</w:t>
            </w:r>
            <w:proofErr w:type="spellEnd"/>
          </w:p>
        </w:tc>
        <w:tc>
          <w:tcPr>
            <w:tcW w:w="2254" w:type="dxa"/>
          </w:tcPr>
          <w:p w:rsidR="00231037" w:rsidRPr="00140606" w:rsidRDefault="00231037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2254" w:type="dxa"/>
            <w:vMerge/>
          </w:tcPr>
          <w:p w:rsidR="00231037" w:rsidRPr="00140606" w:rsidRDefault="00231037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EE34DE" w:rsidRPr="00140606" w:rsidRDefault="00EE34DE" w:rsidP="00140606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0C61E2" w:rsidRPr="00140606" w:rsidRDefault="000C61E2" w:rsidP="00140606">
      <w:pPr>
        <w:jc w:val="both"/>
        <w:rPr>
          <w:rFonts w:ascii="Times New Roman" w:hAnsi="Times New Roman" w:cs="Times New Roman"/>
          <w:sz w:val="24"/>
          <w:szCs w:val="24"/>
        </w:rPr>
      </w:pPr>
      <w:r w:rsidRPr="00140606">
        <w:rPr>
          <w:rFonts w:ascii="Times New Roman" w:hAnsi="Times New Roman" w:cs="Times New Roman"/>
          <w:sz w:val="24"/>
          <w:szCs w:val="24"/>
        </w:rPr>
        <w:t xml:space="preserve">Table S2. Dissociation reactions for the </w:t>
      </w:r>
      <w:r w:rsidR="00140606" w:rsidRPr="00140606">
        <w:rPr>
          <w:rFonts w:ascii="Times New Roman" w:hAnsi="Times New Roman" w:cs="Times New Roman"/>
          <w:sz w:val="24"/>
          <w:szCs w:val="24"/>
        </w:rPr>
        <w:t>soluble compound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54"/>
        <w:gridCol w:w="5396"/>
      </w:tblGrid>
      <w:tr w:rsidR="002D18D4" w:rsidRPr="00140606" w:rsidTr="002D18D4">
        <w:tc>
          <w:tcPr>
            <w:tcW w:w="2254" w:type="dxa"/>
          </w:tcPr>
          <w:p w:rsidR="002D18D4" w:rsidRPr="00140606" w:rsidRDefault="002D18D4" w:rsidP="00FE0F34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 xml:space="preserve">Chemical </w:t>
            </w:r>
            <w:r w:rsidR="00FE0F34">
              <w:rPr>
                <w:rFonts w:ascii="Times New Roman" w:hAnsi="Times New Roman" w:cs="Times New Roman"/>
                <w:sz w:val="24"/>
                <w:szCs w:val="24"/>
              </w:rPr>
              <w:t>species</w:t>
            </w:r>
          </w:p>
        </w:tc>
        <w:tc>
          <w:tcPr>
            <w:tcW w:w="5396" w:type="dxa"/>
          </w:tcPr>
          <w:p w:rsidR="002D18D4" w:rsidRPr="00140606" w:rsidRDefault="002D18D4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Dissociation reactions</w:t>
            </w:r>
          </w:p>
        </w:tc>
      </w:tr>
      <w:tr w:rsidR="0037596F" w:rsidRPr="00140606" w:rsidTr="002D18D4">
        <w:tc>
          <w:tcPr>
            <w:tcW w:w="2254" w:type="dxa"/>
          </w:tcPr>
          <w:p w:rsidR="0037596F" w:rsidRPr="00140606" w:rsidRDefault="0037596F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NH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5396" w:type="dxa"/>
          </w:tcPr>
          <w:p w:rsidR="0037596F" w:rsidRPr="00140606" w:rsidRDefault="0037596F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NH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 xml:space="preserve"> + H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O ↔ NH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+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 xml:space="preserve"> + OH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</w:t>
            </w:r>
          </w:p>
        </w:tc>
      </w:tr>
      <w:tr w:rsidR="0037596F" w:rsidRPr="00140606" w:rsidTr="002D18D4">
        <w:tc>
          <w:tcPr>
            <w:tcW w:w="2254" w:type="dxa"/>
          </w:tcPr>
          <w:p w:rsidR="0037596F" w:rsidRPr="00140606" w:rsidRDefault="0037596F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5396" w:type="dxa"/>
          </w:tcPr>
          <w:p w:rsidR="0037596F" w:rsidRPr="00140606" w:rsidRDefault="0037596F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HNO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 xml:space="preserve"> + H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O ↔NO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- 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+ H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O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+</w:t>
            </w:r>
          </w:p>
        </w:tc>
      </w:tr>
      <w:tr w:rsidR="0037596F" w:rsidRPr="00140606" w:rsidTr="002D18D4">
        <w:tc>
          <w:tcPr>
            <w:tcW w:w="2254" w:type="dxa"/>
          </w:tcPr>
          <w:p w:rsidR="0037596F" w:rsidRPr="00140606" w:rsidRDefault="0037596F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5396" w:type="dxa"/>
          </w:tcPr>
          <w:p w:rsidR="0037596F" w:rsidRPr="00140606" w:rsidRDefault="0037596F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HNO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 xml:space="preserve"> + H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O↔NO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- 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+ H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O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+</w:t>
            </w:r>
          </w:p>
        </w:tc>
      </w:tr>
      <w:tr w:rsidR="0037596F" w:rsidRPr="00140606" w:rsidTr="002D18D4">
        <w:tc>
          <w:tcPr>
            <w:tcW w:w="2254" w:type="dxa"/>
          </w:tcPr>
          <w:p w:rsidR="0037596F" w:rsidRPr="00140606" w:rsidRDefault="0037596F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O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5396" w:type="dxa"/>
          </w:tcPr>
          <w:p w:rsidR="0037596F" w:rsidRPr="00140606" w:rsidRDefault="0037596F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 xml:space="preserve"> --</w:t>
            </w:r>
          </w:p>
        </w:tc>
      </w:tr>
      <w:tr w:rsidR="0037596F" w:rsidRPr="00140606" w:rsidTr="002D18D4">
        <w:tc>
          <w:tcPr>
            <w:tcW w:w="2254" w:type="dxa"/>
          </w:tcPr>
          <w:p w:rsidR="0037596F" w:rsidRPr="00140606" w:rsidRDefault="0037596F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CO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5396" w:type="dxa"/>
          </w:tcPr>
          <w:p w:rsidR="0037596F" w:rsidRPr="00140606" w:rsidRDefault="0037596F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CO2 + H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O ↔H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CO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</w:p>
          <w:p w:rsidR="0037596F" w:rsidRPr="00140606" w:rsidRDefault="0037596F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H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CO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+ H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O ↔ HCO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 xml:space="preserve"> + H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O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+</w:t>
            </w:r>
          </w:p>
          <w:p w:rsidR="0037596F" w:rsidRPr="00140606" w:rsidRDefault="0037596F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HCO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 xml:space="preserve"> + H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O ↔ CO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-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 xml:space="preserve"> + H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O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+</w:t>
            </w:r>
          </w:p>
        </w:tc>
      </w:tr>
      <w:tr w:rsidR="0037596F" w:rsidRPr="00140606" w:rsidTr="002D18D4">
        <w:tc>
          <w:tcPr>
            <w:tcW w:w="2254" w:type="dxa"/>
          </w:tcPr>
          <w:p w:rsidR="0037596F" w:rsidRPr="00140606" w:rsidRDefault="0037596F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H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5396" w:type="dxa"/>
          </w:tcPr>
          <w:p w:rsidR="0037596F" w:rsidRPr="00140606" w:rsidRDefault="0037596F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-----</w:t>
            </w:r>
          </w:p>
        </w:tc>
      </w:tr>
      <w:tr w:rsidR="0037596F" w:rsidRPr="00140606" w:rsidTr="002D18D4">
        <w:tc>
          <w:tcPr>
            <w:tcW w:w="2254" w:type="dxa"/>
          </w:tcPr>
          <w:p w:rsidR="0037596F" w:rsidRPr="00140606" w:rsidRDefault="0037596F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C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6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H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12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O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6</w:t>
            </w:r>
          </w:p>
        </w:tc>
        <w:tc>
          <w:tcPr>
            <w:tcW w:w="5396" w:type="dxa"/>
          </w:tcPr>
          <w:p w:rsidR="0037596F" w:rsidRPr="00140606" w:rsidRDefault="0037596F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----</w:t>
            </w:r>
          </w:p>
        </w:tc>
      </w:tr>
      <w:tr w:rsidR="0037596F" w:rsidRPr="00140606" w:rsidTr="002D18D4">
        <w:tc>
          <w:tcPr>
            <w:tcW w:w="2254" w:type="dxa"/>
          </w:tcPr>
          <w:p w:rsidR="0037596F" w:rsidRPr="00140606" w:rsidRDefault="0037596F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CH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COOH</w:t>
            </w:r>
          </w:p>
        </w:tc>
        <w:tc>
          <w:tcPr>
            <w:tcW w:w="5396" w:type="dxa"/>
          </w:tcPr>
          <w:p w:rsidR="0037596F" w:rsidRPr="00140606" w:rsidRDefault="0037596F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CH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COOH + H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O ↔ CH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COO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- 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+ H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O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+</w:t>
            </w:r>
          </w:p>
        </w:tc>
      </w:tr>
      <w:tr w:rsidR="0037596F" w:rsidRPr="00140606" w:rsidTr="002D18D4">
        <w:tc>
          <w:tcPr>
            <w:tcW w:w="2254" w:type="dxa"/>
          </w:tcPr>
          <w:p w:rsidR="0037596F" w:rsidRPr="00140606" w:rsidRDefault="0037596F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CH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5396" w:type="dxa"/>
          </w:tcPr>
          <w:p w:rsidR="0037596F" w:rsidRPr="00140606" w:rsidRDefault="0037596F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 xml:space="preserve">---- </w:t>
            </w:r>
          </w:p>
        </w:tc>
      </w:tr>
      <w:tr w:rsidR="0037596F" w:rsidRPr="00140606" w:rsidTr="002D18D4">
        <w:tc>
          <w:tcPr>
            <w:tcW w:w="2254" w:type="dxa"/>
          </w:tcPr>
          <w:p w:rsidR="0037596F" w:rsidRPr="00140606" w:rsidRDefault="0037596F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NaOH</w:t>
            </w:r>
            <w:proofErr w:type="spellEnd"/>
            <w:r w:rsidR="00B16303" w:rsidRPr="00140606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  <w:tc>
          <w:tcPr>
            <w:tcW w:w="5396" w:type="dxa"/>
          </w:tcPr>
          <w:p w:rsidR="0037596F" w:rsidRPr="00140606" w:rsidRDefault="0037596F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NaOH</w:t>
            </w:r>
            <w:proofErr w:type="spellEnd"/>
            <w:r w:rsidRPr="00140606">
              <w:rPr>
                <w:rFonts w:ascii="Times New Roman" w:hAnsi="Times New Roman" w:cs="Times New Roman"/>
                <w:sz w:val="24"/>
                <w:szCs w:val="24"/>
              </w:rPr>
              <w:t xml:space="preserve"> → Na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+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 xml:space="preserve"> + OH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</w:t>
            </w:r>
          </w:p>
        </w:tc>
      </w:tr>
      <w:tr w:rsidR="0037596F" w:rsidRPr="00140606" w:rsidTr="002D18D4">
        <w:tc>
          <w:tcPr>
            <w:tcW w:w="2254" w:type="dxa"/>
          </w:tcPr>
          <w:p w:rsidR="0037596F" w:rsidRPr="00140606" w:rsidRDefault="0037596F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HCl</w:t>
            </w:r>
            <w:proofErr w:type="spellEnd"/>
            <w:r w:rsidR="00B16303" w:rsidRPr="00140606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  <w:tc>
          <w:tcPr>
            <w:tcW w:w="5396" w:type="dxa"/>
          </w:tcPr>
          <w:p w:rsidR="0037596F" w:rsidRPr="00140606" w:rsidRDefault="0037596F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HCl</w:t>
            </w:r>
            <w:proofErr w:type="spellEnd"/>
            <w:r w:rsidRPr="00140606">
              <w:rPr>
                <w:rFonts w:ascii="Times New Roman" w:hAnsi="Times New Roman" w:cs="Times New Roman"/>
                <w:sz w:val="24"/>
                <w:szCs w:val="24"/>
              </w:rPr>
              <w:t xml:space="preserve"> → H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+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 xml:space="preserve"> + Cl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</w:t>
            </w:r>
          </w:p>
        </w:tc>
      </w:tr>
    </w:tbl>
    <w:p w:rsidR="002D18D4" w:rsidRPr="00140606" w:rsidRDefault="002D18D4" w:rsidP="00140606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DD3E7E" w:rsidRPr="00140606" w:rsidRDefault="00DD3E7E" w:rsidP="00140606">
      <w:pPr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140606">
        <w:rPr>
          <w:rFonts w:ascii="Times New Roman" w:eastAsiaTheme="minorEastAsia" w:hAnsi="Times New Roman" w:cs="Times New Roman"/>
          <w:sz w:val="24"/>
          <w:szCs w:val="24"/>
        </w:rPr>
        <w:t xml:space="preserve">The equilibrium constants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(K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eq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 xml:space="preserve">) </m:t>
        </m:r>
      </m:oMath>
      <w:r w:rsidR="00C178B5" w:rsidRPr="00140606">
        <w:rPr>
          <w:rFonts w:ascii="Times New Roman" w:eastAsiaTheme="minorEastAsia" w:hAnsi="Times New Roman" w:cs="Times New Roman"/>
          <w:sz w:val="24"/>
          <w:szCs w:val="24"/>
        </w:rPr>
        <w:t>are</w:t>
      </w:r>
      <w:r w:rsidR="00BD22A5"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computed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using eq</w:t>
      </w:r>
      <w:r w:rsidR="00C178B5" w:rsidRPr="00140606">
        <w:rPr>
          <w:rFonts w:ascii="Times New Roman" w:eastAsiaTheme="minorEastAsia" w:hAnsi="Times New Roman" w:cs="Times New Roman"/>
          <w:sz w:val="24"/>
          <w:szCs w:val="24"/>
        </w:rPr>
        <w:t>.</w:t>
      </w:r>
      <w:r w:rsidR="00EF6219"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0C61E2" w:rsidRPr="00140606">
        <w:rPr>
          <w:rFonts w:ascii="Times New Roman" w:eastAsiaTheme="minorEastAsia" w:hAnsi="Times New Roman" w:cs="Times New Roman"/>
          <w:sz w:val="24"/>
          <w:szCs w:val="24"/>
        </w:rPr>
        <w:t>(</w:t>
      </w:r>
      <w:r w:rsidR="00C178B5" w:rsidRPr="00140606">
        <w:rPr>
          <w:rFonts w:ascii="Times New Roman" w:eastAsiaTheme="minorEastAsia" w:hAnsi="Times New Roman" w:cs="Times New Roman"/>
          <w:sz w:val="24"/>
          <w:szCs w:val="24"/>
        </w:rPr>
        <w:t>S</w:t>
      </w:r>
      <w:r w:rsidR="000C61E2" w:rsidRPr="00140606">
        <w:rPr>
          <w:rFonts w:ascii="Times New Roman" w:eastAsiaTheme="minorEastAsia" w:hAnsi="Times New Roman" w:cs="Times New Roman"/>
          <w:sz w:val="24"/>
          <w:szCs w:val="24"/>
        </w:rPr>
        <w:t>1)</w:t>
      </w:r>
    </w:p>
    <w:p w:rsidR="00AB04D9" w:rsidRPr="00140606" w:rsidRDefault="00EE3519" w:rsidP="00140606">
      <w:pPr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eq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</m:t>
        </m:r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-</m:t>
            </m:r>
            <m:f>
              <m:f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∆G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issociation</m:t>
                    </m:r>
                  </m:sub>
                </m:sSub>
              </m:num>
              <m:den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RT</m:t>
                </m:r>
              </m:den>
            </m:f>
          </m:sup>
        </m:sSup>
      </m:oMath>
      <w:r w:rsidR="00DD3E7E"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A31BF8"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="00A31BF8"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="00A31BF8"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="00A31BF8"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="00A31BF8"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="00A31BF8"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="00A31BF8"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="00A31BF8"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="0000309B">
        <w:rPr>
          <w:rFonts w:ascii="Times New Roman" w:eastAsiaTheme="minorEastAsia" w:hAnsi="Times New Roman" w:cs="Times New Roman"/>
          <w:sz w:val="24"/>
          <w:szCs w:val="24"/>
        </w:rPr>
        <w:tab/>
      </w:r>
      <w:r w:rsidR="0000309B">
        <w:rPr>
          <w:rFonts w:ascii="Times New Roman" w:eastAsiaTheme="minorEastAsia" w:hAnsi="Times New Roman" w:cs="Times New Roman"/>
          <w:sz w:val="24"/>
          <w:szCs w:val="24"/>
        </w:rPr>
        <w:tab/>
      </w:r>
      <w:r w:rsidR="0000309B">
        <w:rPr>
          <w:rFonts w:ascii="Times New Roman" w:eastAsiaTheme="minorEastAsia" w:hAnsi="Times New Roman" w:cs="Times New Roman"/>
          <w:sz w:val="24"/>
          <w:szCs w:val="24"/>
        </w:rPr>
        <w:tab/>
        <w:t xml:space="preserve">           (</w:t>
      </w:r>
      <w:r w:rsidR="00EF6219" w:rsidRPr="00140606">
        <w:rPr>
          <w:rFonts w:ascii="Times New Roman" w:eastAsiaTheme="minorEastAsia" w:hAnsi="Times New Roman" w:cs="Times New Roman"/>
          <w:sz w:val="24"/>
          <w:szCs w:val="24"/>
        </w:rPr>
        <w:t>S1</w:t>
      </w:r>
      <w:r w:rsidR="0000309B">
        <w:rPr>
          <w:rFonts w:ascii="Times New Roman" w:eastAsiaTheme="minorEastAsia" w:hAnsi="Times New Roman" w:cs="Times New Roman"/>
          <w:sz w:val="24"/>
          <w:szCs w:val="24"/>
        </w:rPr>
        <w:t>)</w:t>
      </w:r>
    </w:p>
    <w:p w:rsidR="00AB04D9" w:rsidRDefault="00366334" w:rsidP="00140606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</w:t>
      </w:r>
      <w:r w:rsidR="000C61E2" w:rsidRPr="00140606">
        <w:rPr>
          <w:rFonts w:ascii="Times New Roman" w:hAnsi="Times New Roman" w:cs="Times New Roman"/>
          <w:sz w:val="24"/>
          <w:szCs w:val="24"/>
        </w:rPr>
        <w:t xml:space="preserve">her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∆G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dissociation</m:t>
            </m:r>
          </m:sub>
        </m:sSub>
      </m:oMath>
      <w:r w:rsidR="000C61E2" w:rsidRPr="0014060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s the</w:t>
      </w:r>
      <w:r w:rsidR="000C61E2" w:rsidRPr="00140606">
        <w:rPr>
          <w:rFonts w:ascii="Times New Roman" w:hAnsi="Times New Roman" w:cs="Times New Roman"/>
          <w:sz w:val="24"/>
          <w:szCs w:val="24"/>
        </w:rPr>
        <w:t xml:space="preserve"> free Gibbs energy corresponding to the dissociation reaction, computed using the </w:t>
      </w:r>
      <w:r w:rsidR="00C178B5" w:rsidRPr="00140606">
        <w:rPr>
          <w:rFonts w:ascii="Times New Roman" w:hAnsi="Times New Roman" w:cs="Times New Roman"/>
          <w:sz w:val="24"/>
          <w:szCs w:val="24"/>
        </w:rPr>
        <w:t xml:space="preserve">standard </w:t>
      </w:r>
      <w:r w:rsidR="000C61E2" w:rsidRPr="00140606">
        <w:rPr>
          <w:rFonts w:ascii="Times New Roman" w:hAnsi="Times New Roman" w:cs="Times New Roman"/>
          <w:sz w:val="24"/>
          <w:szCs w:val="24"/>
        </w:rPr>
        <w:t>free energies of formation, presented in Table S3</w:t>
      </w:r>
      <w:r>
        <w:rPr>
          <w:rFonts w:ascii="Times New Roman" w:hAnsi="Times New Roman" w:cs="Times New Roman"/>
          <w:sz w:val="24"/>
          <w:szCs w:val="24"/>
        </w:rPr>
        <w:t>,</w:t>
      </w:r>
      <w:r w:rsidR="000C61E2" w:rsidRPr="00140606">
        <w:rPr>
          <w:rFonts w:ascii="Times New Roman" w:hAnsi="Times New Roman" w:cs="Times New Roman"/>
          <w:sz w:val="24"/>
          <w:szCs w:val="24"/>
        </w:rPr>
        <w:t xml:space="preserve"> R </w:t>
      </w:r>
      <w:r>
        <w:rPr>
          <w:rFonts w:ascii="Times New Roman" w:hAnsi="Times New Roman" w:cs="Times New Roman"/>
          <w:sz w:val="24"/>
          <w:szCs w:val="24"/>
        </w:rPr>
        <w:t>is</w:t>
      </w:r>
      <w:r w:rsidR="00E4531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E45318">
        <w:rPr>
          <w:rFonts w:ascii="Times New Roman" w:hAnsi="Times New Roman" w:cs="Times New Roman"/>
          <w:sz w:val="24"/>
          <w:szCs w:val="24"/>
        </w:rPr>
        <w:t>ideal gas constant (kJ/mole/K</w:t>
      </w:r>
      <w:r w:rsidR="000C61E2" w:rsidRPr="00140606">
        <w:rPr>
          <w:rFonts w:ascii="Times New Roman" w:hAnsi="Times New Roman" w:cs="Times New Roman"/>
          <w:sz w:val="24"/>
          <w:szCs w:val="24"/>
        </w:rPr>
        <w:t xml:space="preserve">) and T </w:t>
      </w:r>
      <w:r>
        <w:rPr>
          <w:rFonts w:ascii="Times New Roman" w:hAnsi="Times New Roman" w:cs="Times New Roman"/>
          <w:sz w:val="24"/>
          <w:szCs w:val="24"/>
        </w:rPr>
        <w:t>is the</w:t>
      </w:r>
      <w:r w:rsidR="000C61E2" w:rsidRPr="00140606">
        <w:rPr>
          <w:rFonts w:ascii="Times New Roman" w:hAnsi="Times New Roman" w:cs="Times New Roman"/>
          <w:sz w:val="24"/>
          <w:szCs w:val="24"/>
        </w:rPr>
        <w:t xml:space="preserve"> temperature (K).</w:t>
      </w:r>
    </w:p>
    <w:p w:rsidR="00A46D9F" w:rsidRDefault="00A46D9F" w:rsidP="00140606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A46D9F" w:rsidRDefault="00A46D9F" w:rsidP="00140606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A46D9F" w:rsidRDefault="00A46D9F" w:rsidP="00140606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A46D9F" w:rsidRDefault="00A46D9F" w:rsidP="00140606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A46D9F" w:rsidRPr="00140606" w:rsidRDefault="00A46D9F" w:rsidP="00140606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0C61E2" w:rsidRPr="00140606" w:rsidRDefault="000C61E2" w:rsidP="00140606">
      <w:pPr>
        <w:jc w:val="both"/>
        <w:rPr>
          <w:rFonts w:ascii="Times New Roman" w:hAnsi="Times New Roman" w:cs="Times New Roman"/>
          <w:sz w:val="24"/>
          <w:szCs w:val="24"/>
        </w:rPr>
      </w:pPr>
      <w:r w:rsidRPr="00140606">
        <w:rPr>
          <w:rFonts w:ascii="Times New Roman" w:hAnsi="Times New Roman" w:cs="Times New Roman"/>
          <w:sz w:val="24"/>
          <w:szCs w:val="24"/>
        </w:rPr>
        <w:lastRenderedPageBreak/>
        <w:t>Table S3. Gibbs free energy of formation for chemical compound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018"/>
        <w:gridCol w:w="4337"/>
        <w:gridCol w:w="4101"/>
      </w:tblGrid>
      <w:tr w:rsidR="00A46D9F" w:rsidRPr="00140606" w:rsidTr="00A46D9F">
        <w:tc>
          <w:tcPr>
            <w:tcW w:w="2018" w:type="dxa"/>
          </w:tcPr>
          <w:p w:rsidR="00A46D9F" w:rsidRPr="00140606" w:rsidRDefault="00A46D9F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Chemical substance</w:t>
            </w:r>
          </w:p>
        </w:tc>
        <w:tc>
          <w:tcPr>
            <w:tcW w:w="4337" w:type="dxa"/>
          </w:tcPr>
          <w:p w:rsidR="00A46D9F" w:rsidRPr="00140606" w:rsidRDefault="00A46D9F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Free Gibbs energy of formation (kJ/mole)</w:t>
            </w:r>
          </w:p>
        </w:tc>
        <w:tc>
          <w:tcPr>
            <w:tcW w:w="4101" w:type="dxa"/>
          </w:tcPr>
          <w:p w:rsidR="00A46D9F" w:rsidRPr="00140606" w:rsidRDefault="00A46D9F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Reference </w:t>
            </w:r>
          </w:p>
        </w:tc>
      </w:tr>
      <w:tr w:rsidR="00A46D9F" w:rsidRPr="00140606" w:rsidTr="00A46D9F">
        <w:tc>
          <w:tcPr>
            <w:tcW w:w="2018" w:type="dxa"/>
          </w:tcPr>
          <w:p w:rsidR="00A46D9F" w:rsidRPr="00140606" w:rsidRDefault="00A46D9F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NH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4337" w:type="dxa"/>
          </w:tcPr>
          <w:p w:rsidR="00A46D9F" w:rsidRPr="00140606" w:rsidRDefault="00A46D9F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ΔG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f</w:t>
            </w:r>
            <w:proofErr w:type="spellEnd"/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,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NH3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 xml:space="preserve"> = -26.57</w:t>
            </w:r>
          </w:p>
          <w:p w:rsidR="00A46D9F" w:rsidRPr="00140606" w:rsidRDefault="00A46D9F" w:rsidP="006124AF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ΔG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f</w:t>
            </w:r>
            <w:proofErr w:type="spellEnd"/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,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NH4+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 xml:space="preserve"> = -79.37</w:t>
            </w:r>
          </w:p>
        </w:tc>
        <w:tc>
          <w:tcPr>
            <w:tcW w:w="4101" w:type="dxa"/>
            <w:vMerge w:val="restart"/>
          </w:tcPr>
          <w:p w:rsidR="00A46D9F" w:rsidRPr="00140606" w:rsidRDefault="002C5F1D" w:rsidP="00EE3519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EE351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Perry&lt;/Author&gt;&lt;Year&gt;2008&lt;/Year&gt;&lt;RecNum&gt;100&lt;/RecNum&gt;&lt;DisplayText&gt;Perry and Green (2008)&lt;/DisplayText&gt;&lt;record&gt;&lt;rec-number&gt;100&lt;/rec-number&gt;&lt;foreign-keys&gt;&lt;key app="EN" db-id="0w5r52svrzwwdaed2e7p5zdfr0tzw9tx0t2f" timestamp="1559050071"&gt;100&lt;/key&gt;&lt;/foreign-keys&gt;&lt;ref-type name="Book"&gt;6&lt;/ref-type&gt;&lt;contributors&gt;&lt;authors&gt;&lt;author&gt;Perry, Robert H.&lt;/author&gt;&lt;author&gt;Green, Don W.&lt;/author&gt;&lt;/authors&gt;&lt;/contributors&gt;&lt;titles&gt;&lt;title&gt;Perry&amp;apos;s chemical engineers&amp;apos; handbook&lt;/title&gt;&lt;/titles&gt;&lt;edition&gt;8th ed. / prepared by a staff of specialists under the editorial direction of editor-in-chief, Don W. Green, late editor, Robert H. Perry..&lt;/edition&gt;&lt;keywords&gt;&lt;keyword&gt;Chemical engineering -- Handbooks, manuals, etc&lt;/keyword&gt;&lt;/keywords&gt;&lt;dates&gt;&lt;year&gt;2008&lt;/year&gt;&lt;/dates&gt;&lt;pub-location&gt;New York&lt;/pub-location&gt;&lt;publisher&gt;New York : McGraw-Hill&lt;/publisher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EE3519">
              <w:rPr>
                <w:rFonts w:ascii="Times New Roman" w:hAnsi="Times New Roman" w:cs="Times New Roman"/>
                <w:noProof/>
                <w:sz w:val="24"/>
                <w:szCs w:val="24"/>
              </w:rPr>
              <w:t>Perry and Green (2008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A46D9F" w:rsidRPr="00140606" w:rsidTr="00A46D9F">
        <w:tc>
          <w:tcPr>
            <w:tcW w:w="2018" w:type="dxa"/>
          </w:tcPr>
          <w:p w:rsidR="00A46D9F" w:rsidRPr="00140606" w:rsidRDefault="00A46D9F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4337" w:type="dxa"/>
          </w:tcPr>
          <w:p w:rsidR="00A46D9F" w:rsidRPr="00140606" w:rsidRDefault="00A46D9F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ΔG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f</w:t>
            </w:r>
            <w:proofErr w:type="spellEnd"/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, HNO2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 xml:space="preserve"> = -50.60</w:t>
            </w:r>
          </w:p>
          <w:p w:rsidR="00A46D9F" w:rsidRPr="00140606" w:rsidRDefault="00A46D9F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ΔG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f</w:t>
            </w:r>
            <w:proofErr w:type="spellEnd"/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,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NO2-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 xml:space="preserve"> = -32.20</w:t>
            </w:r>
          </w:p>
        </w:tc>
        <w:tc>
          <w:tcPr>
            <w:tcW w:w="4101" w:type="dxa"/>
            <w:vMerge/>
          </w:tcPr>
          <w:p w:rsidR="00A46D9F" w:rsidRPr="00140606" w:rsidRDefault="00A46D9F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46D9F" w:rsidRPr="00140606" w:rsidTr="00A46D9F">
        <w:tc>
          <w:tcPr>
            <w:tcW w:w="2018" w:type="dxa"/>
          </w:tcPr>
          <w:p w:rsidR="00A46D9F" w:rsidRPr="00140606" w:rsidRDefault="00A46D9F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4337" w:type="dxa"/>
          </w:tcPr>
          <w:p w:rsidR="00A46D9F" w:rsidRPr="00140606" w:rsidRDefault="00A46D9F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ΔG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f</w:t>
            </w:r>
            <w:proofErr w:type="spellEnd"/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, HNO3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 xml:space="preserve"> = -103.70</w:t>
            </w:r>
          </w:p>
          <w:p w:rsidR="00A46D9F" w:rsidRPr="00140606" w:rsidRDefault="00A46D9F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ΔG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f</w:t>
            </w:r>
            <w:proofErr w:type="spellEnd"/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,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NO3-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 xml:space="preserve"> = -111.30</w:t>
            </w:r>
          </w:p>
        </w:tc>
        <w:tc>
          <w:tcPr>
            <w:tcW w:w="4101" w:type="dxa"/>
            <w:vMerge/>
          </w:tcPr>
          <w:p w:rsidR="00A46D9F" w:rsidRPr="00140606" w:rsidRDefault="00A46D9F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46D9F" w:rsidRPr="00140606" w:rsidTr="00A46D9F">
        <w:tc>
          <w:tcPr>
            <w:tcW w:w="2018" w:type="dxa"/>
          </w:tcPr>
          <w:p w:rsidR="00A46D9F" w:rsidRPr="00140606" w:rsidRDefault="00A46D9F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CO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4337" w:type="dxa"/>
          </w:tcPr>
          <w:p w:rsidR="00A46D9F" w:rsidRPr="00140606" w:rsidRDefault="00A46D9F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ΔG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f</w:t>
            </w:r>
            <w:proofErr w:type="spellEnd"/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,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hydrolysis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 xml:space="preserve"> = -386.00</w:t>
            </w:r>
          </w:p>
          <w:p w:rsidR="00A46D9F" w:rsidRPr="00140606" w:rsidRDefault="00A46D9F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ΔG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f</w:t>
            </w:r>
            <w:proofErr w:type="spellEnd"/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,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H2CO3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 xml:space="preserve"> = -623.16</w:t>
            </w:r>
          </w:p>
          <w:p w:rsidR="00A46D9F" w:rsidRPr="00140606" w:rsidRDefault="00A46D9F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ΔG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f</w:t>
            </w:r>
            <w:proofErr w:type="spellEnd"/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,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HCO3-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 xml:space="preserve"> = -586.85</w:t>
            </w:r>
          </w:p>
          <w:p w:rsidR="00A46D9F" w:rsidRPr="00140606" w:rsidRDefault="00A46D9F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ΔG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f</w:t>
            </w:r>
            <w:proofErr w:type="spellEnd"/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,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CO32-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 xml:space="preserve"> = -527.8</w:t>
            </w:r>
          </w:p>
        </w:tc>
        <w:tc>
          <w:tcPr>
            <w:tcW w:w="4101" w:type="dxa"/>
            <w:vMerge/>
          </w:tcPr>
          <w:p w:rsidR="00A46D9F" w:rsidRPr="00140606" w:rsidRDefault="00A46D9F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46D9F" w:rsidRPr="00140606" w:rsidTr="00A46D9F">
        <w:tc>
          <w:tcPr>
            <w:tcW w:w="2018" w:type="dxa"/>
          </w:tcPr>
          <w:p w:rsidR="00A46D9F" w:rsidRPr="00140606" w:rsidRDefault="00A46D9F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CH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COOH</w:t>
            </w:r>
          </w:p>
        </w:tc>
        <w:tc>
          <w:tcPr>
            <w:tcW w:w="4337" w:type="dxa"/>
          </w:tcPr>
          <w:p w:rsidR="00A46D9F" w:rsidRPr="00140606" w:rsidRDefault="00A46D9F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ΔG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f</w:t>
            </w:r>
            <w:proofErr w:type="spellEnd"/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,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CH3COOH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 xml:space="preserve"> = -396.5</w:t>
            </w:r>
          </w:p>
          <w:p w:rsidR="00A46D9F" w:rsidRPr="00140606" w:rsidRDefault="00A46D9F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ΔG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f</w:t>
            </w:r>
            <w:proofErr w:type="spellEnd"/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,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CH3COO-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 xml:space="preserve"> = -369.3</w:t>
            </w:r>
          </w:p>
        </w:tc>
        <w:tc>
          <w:tcPr>
            <w:tcW w:w="4101" w:type="dxa"/>
            <w:vMerge/>
          </w:tcPr>
          <w:p w:rsidR="00A46D9F" w:rsidRPr="00140606" w:rsidRDefault="00A46D9F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C178B5" w:rsidRPr="00140606" w:rsidRDefault="00BD22A5" w:rsidP="00140606">
      <w:pPr>
        <w:jc w:val="both"/>
        <w:rPr>
          <w:rFonts w:ascii="Times New Roman" w:hAnsi="Times New Roman" w:cs="Times New Roman"/>
          <w:sz w:val="24"/>
          <w:szCs w:val="24"/>
        </w:rPr>
      </w:pPr>
      <w:r w:rsidRPr="00140606">
        <w:rPr>
          <w:rFonts w:ascii="Times New Roman" w:hAnsi="Times New Roman" w:cs="Times New Roman"/>
          <w:sz w:val="24"/>
          <w:szCs w:val="24"/>
        </w:rPr>
        <w:t xml:space="preserve">For the computation of </w:t>
      </w:r>
      <w:r w:rsidR="00C178B5" w:rsidRPr="00140606">
        <w:rPr>
          <w:rFonts w:ascii="Times New Roman" w:hAnsi="Times New Roman" w:cs="Times New Roman"/>
          <w:sz w:val="24"/>
          <w:szCs w:val="24"/>
        </w:rPr>
        <w:t xml:space="preserve">the dissociation constants and the Gibbs energy of the anabolic and catabolic reactions the standard Gibbs energies listed in Table S3 </w:t>
      </w:r>
      <w:proofErr w:type="gramStart"/>
      <w:r w:rsidR="00C178B5" w:rsidRPr="00140606">
        <w:rPr>
          <w:rFonts w:ascii="Times New Roman" w:hAnsi="Times New Roman" w:cs="Times New Roman"/>
          <w:sz w:val="24"/>
          <w:szCs w:val="24"/>
        </w:rPr>
        <w:t>are corrected</w:t>
      </w:r>
      <w:proofErr w:type="gramEnd"/>
      <w:r w:rsidR="00C178B5" w:rsidRPr="00140606">
        <w:rPr>
          <w:rFonts w:ascii="Times New Roman" w:hAnsi="Times New Roman" w:cs="Times New Roman"/>
          <w:sz w:val="24"/>
          <w:szCs w:val="24"/>
        </w:rPr>
        <w:t xml:space="preserve"> for temperature, using eq. </w:t>
      </w:r>
      <w:r w:rsidR="0000309B">
        <w:rPr>
          <w:rFonts w:ascii="Times New Roman" w:hAnsi="Times New Roman" w:cs="Times New Roman"/>
          <w:sz w:val="24"/>
          <w:szCs w:val="24"/>
        </w:rPr>
        <w:t>(</w:t>
      </w:r>
      <w:r w:rsidR="00C178B5" w:rsidRPr="00140606">
        <w:rPr>
          <w:rFonts w:ascii="Times New Roman" w:hAnsi="Times New Roman" w:cs="Times New Roman"/>
          <w:sz w:val="24"/>
          <w:szCs w:val="24"/>
        </w:rPr>
        <w:t>S2</w:t>
      </w:r>
      <w:r w:rsidR="0000309B">
        <w:rPr>
          <w:rFonts w:ascii="Times New Roman" w:hAnsi="Times New Roman" w:cs="Times New Roman"/>
          <w:sz w:val="24"/>
          <w:szCs w:val="24"/>
        </w:rPr>
        <w:t>)</w:t>
      </w:r>
      <w:r w:rsidR="00C178B5" w:rsidRPr="00140606">
        <w:rPr>
          <w:rFonts w:ascii="Times New Roman" w:hAnsi="Times New Roman" w:cs="Times New Roman"/>
          <w:sz w:val="24"/>
          <w:szCs w:val="24"/>
        </w:rPr>
        <w:t>.</w:t>
      </w:r>
    </w:p>
    <w:p w:rsidR="00C178B5" w:rsidRPr="00140606" w:rsidRDefault="005B6014" w:rsidP="00140606">
      <w:pPr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∆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G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r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∆</m:t>
        </m:r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G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r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 xml:space="preserve">o </m:t>
            </m:r>
          </m:sup>
        </m:sSubSup>
        <m:r>
          <w:rPr>
            <w:rFonts w:ascii="Cambria Math" w:hAnsi="Cambria Math" w:cs="Times New Roman"/>
            <w:sz w:val="24"/>
            <w:szCs w:val="24"/>
          </w:rPr>
          <m:t>+RTlnQ</m:t>
        </m:r>
      </m:oMath>
      <w:r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 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="0000309B">
        <w:rPr>
          <w:rFonts w:ascii="Times New Roman" w:eastAsiaTheme="minorEastAsia" w:hAnsi="Times New Roman" w:cs="Times New Roman"/>
          <w:sz w:val="24"/>
          <w:szCs w:val="24"/>
        </w:rPr>
        <w:t xml:space="preserve">     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>(S2)</w:t>
      </w:r>
    </w:p>
    <w:p w:rsidR="005B6014" w:rsidRDefault="00366334" w:rsidP="00140606">
      <w:pPr>
        <w:jc w:val="both"/>
        <w:rPr>
          <w:rFonts w:ascii="Times New Roman" w:eastAsiaTheme="minorEastAsia" w:hAnsi="Times New Roman" w:cs="Times New Roman"/>
          <w:sz w:val="24"/>
          <w:szCs w:val="24"/>
        </w:rPr>
      </w:pPr>
      <w:proofErr w:type="gramStart"/>
      <w:r>
        <w:rPr>
          <w:rFonts w:ascii="Times New Roman" w:eastAsiaTheme="minorEastAsia" w:hAnsi="Times New Roman" w:cs="Times New Roman"/>
          <w:sz w:val="24"/>
          <w:szCs w:val="24"/>
        </w:rPr>
        <w:t>w</w:t>
      </w:r>
      <w:r w:rsidR="005B6014" w:rsidRPr="00140606">
        <w:rPr>
          <w:rFonts w:ascii="Times New Roman" w:eastAsiaTheme="minorEastAsia" w:hAnsi="Times New Roman" w:cs="Times New Roman"/>
          <w:sz w:val="24"/>
          <w:szCs w:val="24"/>
        </w:rPr>
        <w:t>here</w:t>
      </w:r>
      <w:proofErr w:type="gramEnd"/>
      <w:r w:rsidR="005B6014"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Q – reaction quotient; R – ideal gas constant, T – temperature;</w:t>
      </w:r>
    </w:p>
    <w:p w:rsidR="006124AF" w:rsidRDefault="006124AF" w:rsidP="006124AF">
      <w:pPr>
        <w:jc w:val="both"/>
        <w:rPr>
          <w:rFonts w:ascii="Times New Roman" w:hAnsi="Times New Roman" w:cs="Times New Roman"/>
          <w:sz w:val="24"/>
          <w:szCs w:val="24"/>
        </w:rPr>
      </w:pPr>
      <w:r w:rsidRPr="00140606">
        <w:rPr>
          <w:rFonts w:ascii="Times New Roman" w:hAnsi="Times New Roman" w:cs="Times New Roman"/>
          <w:sz w:val="24"/>
          <w:szCs w:val="24"/>
        </w:rPr>
        <w:t>1.</w:t>
      </w:r>
      <w:r>
        <w:rPr>
          <w:rFonts w:ascii="Times New Roman" w:hAnsi="Times New Roman" w:cs="Times New Roman"/>
          <w:sz w:val="24"/>
          <w:szCs w:val="24"/>
        </w:rPr>
        <w:t xml:space="preserve">1.4. </w:t>
      </w:r>
      <w:r w:rsidRPr="00140606">
        <w:rPr>
          <w:rFonts w:ascii="Times New Roman" w:hAnsi="Times New Roman" w:cs="Times New Roman"/>
          <w:sz w:val="24"/>
          <w:szCs w:val="24"/>
        </w:rPr>
        <w:t>Reactor specifications</w:t>
      </w:r>
    </w:p>
    <w:p w:rsidR="006124AF" w:rsidRPr="00140606" w:rsidRDefault="006124AF" w:rsidP="006124AF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able S4. Design parameters for the bioreactor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583"/>
        <w:gridCol w:w="3491"/>
        <w:gridCol w:w="3382"/>
      </w:tblGrid>
      <w:tr w:rsidR="002C5F1D" w:rsidRPr="00140606" w:rsidTr="002C5F1D">
        <w:tc>
          <w:tcPr>
            <w:tcW w:w="3583" w:type="dxa"/>
          </w:tcPr>
          <w:p w:rsidR="002C5F1D" w:rsidRPr="00140606" w:rsidRDefault="002C5F1D" w:rsidP="00960C0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arameter</w:t>
            </w:r>
          </w:p>
        </w:tc>
        <w:tc>
          <w:tcPr>
            <w:tcW w:w="3491" w:type="dxa"/>
          </w:tcPr>
          <w:p w:rsidR="002C5F1D" w:rsidRPr="00140606" w:rsidRDefault="002C5F1D" w:rsidP="00960C0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alue</w:t>
            </w:r>
          </w:p>
        </w:tc>
        <w:tc>
          <w:tcPr>
            <w:tcW w:w="3382" w:type="dxa"/>
          </w:tcPr>
          <w:p w:rsidR="002C5F1D" w:rsidRPr="00140606" w:rsidRDefault="002C5F1D" w:rsidP="00960C0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eference</w:t>
            </w:r>
          </w:p>
        </w:tc>
      </w:tr>
      <w:tr w:rsidR="002C5F1D" w:rsidRPr="00140606" w:rsidTr="002C5F1D">
        <w:tc>
          <w:tcPr>
            <w:tcW w:w="3583" w:type="dxa"/>
          </w:tcPr>
          <w:p w:rsidR="002C5F1D" w:rsidRPr="00140606" w:rsidRDefault="002C5F1D" w:rsidP="002C5F1D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Reactor volume</w:t>
            </w:r>
          </w:p>
        </w:tc>
        <w:tc>
          <w:tcPr>
            <w:tcW w:w="3491" w:type="dxa"/>
          </w:tcPr>
          <w:p w:rsidR="002C5F1D" w:rsidRPr="00140606" w:rsidRDefault="002C5F1D" w:rsidP="002C5F1D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1.25 L</w:t>
            </w:r>
          </w:p>
        </w:tc>
        <w:tc>
          <w:tcPr>
            <w:tcW w:w="3382" w:type="dxa"/>
            <w:vMerge w:val="restart"/>
          </w:tcPr>
          <w:p w:rsidR="002C5F1D" w:rsidRPr="00140606" w:rsidRDefault="002C5F1D" w:rsidP="00EE3519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EE351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Picioreanu&lt;/Author&gt;&lt;Year&gt;2004&lt;/Year&gt;&lt;RecNum&gt;57&lt;/RecNum&gt;&lt;DisplayText&gt;Picioreanu et al. (2004)&lt;/DisplayText&gt;&lt;record&gt;&lt;rec-number&gt;57&lt;/rec-number&gt;&lt;foreign-keys&gt;&lt;key app="EN" db-id="2swx0zaz6rp2t6e0ssbxez5qtzztfppd0w99" timestamp="1508332221"&gt;57&lt;/key&gt;&lt;/foreign-keys&gt;&lt;ref-type name="Journal Article"&gt;17&lt;/ref-type&gt;&lt;contributors&gt;&lt;authors&gt;&lt;author&gt;Picioreanu, C.&lt;/author&gt;&lt;author&gt;Kreft, J. U.&lt;/author&gt;&lt;author&gt;van Loosdrecht, M. C. M.&lt;/author&gt;&lt;/authors&gt;&lt;/contributors&gt;&lt;auth-address&gt;Delft Univ Technol, Dept Biochem Engn, NL-2628 BC Delft, Netherlands&amp;#xD;Univ Bonn, D-53115 Bonn, Germany&lt;/auth-address&gt;&lt;titles&gt;&lt;title&gt;Particle-based multidimensional multispecies Biofilm model&lt;/title&gt;&lt;secondary-title&gt;Applied and Environmental Microbiology&lt;/secondary-title&gt;&lt;alt-title&gt;Appl Environ Microb&lt;/alt-title&gt;&lt;/titles&gt;&lt;periodical&gt;&lt;full-title&gt;Applied and Environmental Microbiology&lt;/full-title&gt;&lt;abbr-1&gt;Appl Environ Microb&lt;/abbr-1&gt;&lt;/periodical&gt;&lt;alt-periodical&gt;&lt;full-title&gt;Applied and Environmental Microbiology&lt;/full-title&gt;&lt;abbr-1&gt;Appl Environ Microb&lt;/abbr-1&gt;&lt;/alt-periodical&gt;&lt;pages&gt;3024-3040&lt;/pages&gt;&lt;volume&gt;70&lt;/volume&gt;&lt;number&gt;5&lt;/number&gt;&lt;keywords&gt;&lt;keyword&gt;cellular-automaton approach&lt;/keyword&gt;&lt;keyword&gt;airlift suspension reactor&lt;/keyword&gt;&lt;keyword&gt;growth&lt;/keyword&gt;&lt;keyword&gt;bacterial&lt;/keyword&gt;&lt;keyword&gt;features&lt;/keyword&gt;&lt;keyword&gt;flow&lt;/keyword&gt;&lt;/keywords&gt;&lt;dates&gt;&lt;year&gt;2004&lt;/year&gt;&lt;pub-dates&gt;&lt;date&gt;May&lt;/date&gt;&lt;/pub-dates&gt;&lt;/dates&gt;&lt;isbn&gt;0099-2240&lt;/isbn&gt;&lt;accession-num&gt;WOS:000221340400060&lt;/accession-num&gt;&lt;urls&gt;&lt;related-urls&gt;&lt;url&gt;&amp;lt;Go to ISI&amp;gt;://WOS:000221340400060&lt;/url&gt;&lt;url&gt;https://www.ncbi.nlm.nih.gov/pmc/articles/PMC404447/pdf/2168-03.pdf&lt;/url&gt;&lt;/related-urls&gt;&lt;/urls&gt;&lt;electronic-resource-num&gt;10.1128/Afm.70.5.3024-3040.2004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EE3519">
              <w:rPr>
                <w:rFonts w:ascii="Times New Roman" w:hAnsi="Times New Roman" w:cs="Times New Roman"/>
                <w:noProof/>
                <w:sz w:val="24"/>
                <w:szCs w:val="24"/>
              </w:rPr>
              <w:t>Picioreanu et al. (2004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2C5F1D" w:rsidRPr="00140606" w:rsidTr="002C5F1D">
        <w:tc>
          <w:tcPr>
            <w:tcW w:w="3583" w:type="dxa"/>
          </w:tcPr>
          <w:p w:rsidR="002C5F1D" w:rsidRPr="00140606" w:rsidRDefault="002C5F1D" w:rsidP="002C5F1D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Biofilm surface area</w:t>
            </w:r>
          </w:p>
        </w:tc>
        <w:tc>
          <w:tcPr>
            <w:tcW w:w="3491" w:type="dxa"/>
          </w:tcPr>
          <w:p w:rsidR="002C5F1D" w:rsidRPr="00140606" w:rsidRDefault="002C5F1D" w:rsidP="002C5F1D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0.1 m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3382" w:type="dxa"/>
            <w:vMerge/>
          </w:tcPr>
          <w:p w:rsidR="002C5F1D" w:rsidRPr="00140606" w:rsidRDefault="002C5F1D" w:rsidP="002C5F1D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C5F1D" w:rsidRPr="00140606" w:rsidTr="002C5F1D">
        <w:tc>
          <w:tcPr>
            <w:tcW w:w="3583" w:type="dxa"/>
          </w:tcPr>
          <w:p w:rsidR="002C5F1D" w:rsidRPr="00140606" w:rsidRDefault="002C5F1D" w:rsidP="002C5F1D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Volume flow rate</w:t>
            </w:r>
          </w:p>
        </w:tc>
        <w:tc>
          <w:tcPr>
            <w:tcW w:w="3491" w:type="dxa"/>
          </w:tcPr>
          <w:p w:rsidR="002C5F1D" w:rsidRPr="00140606" w:rsidRDefault="002C5F1D" w:rsidP="002C5F1D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0.83 L h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3382" w:type="dxa"/>
            <w:vMerge/>
          </w:tcPr>
          <w:p w:rsidR="002C5F1D" w:rsidRPr="00140606" w:rsidRDefault="002C5F1D" w:rsidP="002C5F1D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6124AF" w:rsidRPr="00140606" w:rsidRDefault="006124AF" w:rsidP="00140606">
      <w:pPr>
        <w:jc w:val="both"/>
        <w:rPr>
          <w:rFonts w:ascii="Times New Roman" w:eastAsiaTheme="minorEastAsia" w:hAnsi="Times New Roman" w:cs="Times New Roman"/>
          <w:sz w:val="24"/>
          <w:szCs w:val="24"/>
        </w:rPr>
      </w:pPr>
    </w:p>
    <w:p w:rsidR="000E2441" w:rsidRDefault="00AE481F" w:rsidP="00140606">
      <w:pPr>
        <w:pStyle w:val="ListParagraph"/>
        <w:numPr>
          <w:ilvl w:val="1"/>
          <w:numId w:val="1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140606">
        <w:rPr>
          <w:rFonts w:ascii="Times New Roman" w:hAnsi="Times New Roman" w:cs="Times New Roman"/>
          <w:sz w:val="24"/>
          <w:szCs w:val="24"/>
        </w:rPr>
        <w:t>Biological module</w:t>
      </w:r>
    </w:p>
    <w:p w:rsidR="00140606" w:rsidRPr="00140606" w:rsidRDefault="00140606" w:rsidP="00140606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able S</w:t>
      </w:r>
      <w:r w:rsidR="006124AF">
        <w:rPr>
          <w:rFonts w:ascii="Times New Roman" w:hAnsi="Times New Roman" w:cs="Times New Roman"/>
          <w:sz w:val="24"/>
          <w:szCs w:val="24"/>
        </w:rPr>
        <w:t>5</w:t>
      </w:r>
      <w:r>
        <w:rPr>
          <w:rFonts w:ascii="Times New Roman" w:hAnsi="Times New Roman" w:cs="Times New Roman"/>
          <w:sz w:val="24"/>
          <w:szCs w:val="24"/>
        </w:rPr>
        <w:t>. Parameters for the biological agent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05"/>
        <w:gridCol w:w="3005"/>
      </w:tblGrid>
      <w:tr w:rsidR="00231037" w:rsidRPr="00140606" w:rsidTr="00AE481F">
        <w:tc>
          <w:tcPr>
            <w:tcW w:w="3005" w:type="dxa"/>
          </w:tcPr>
          <w:p w:rsidR="00231037" w:rsidRPr="00140606" w:rsidRDefault="00231037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ell parameter</w:t>
            </w:r>
          </w:p>
        </w:tc>
        <w:tc>
          <w:tcPr>
            <w:tcW w:w="3005" w:type="dxa"/>
          </w:tcPr>
          <w:p w:rsidR="00231037" w:rsidRPr="00140606" w:rsidRDefault="00231037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alue</w:t>
            </w:r>
          </w:p>
        </w:tc>
      </w:tr>
      <w:tr w:rsidR="00231037" w:rsidRPr="00140606" w:rsidTr="00AE481F">
        <w:tc>
          <w:tcPr>
            <w:tcW w:w="3005" w:type="dxa"/>
          </w:tcPr>
          <w:p w:rsidR="00231037" w:rsidRPr="00140606" w:rsidRDefault="00231037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density</w:t>
            </w:r>
          </w:p>
        </w:tc>
        <w:tc>
          <w:tcPr>
            <w:tcW w:w="3005" w:type="dxa"/>
          </w:tcPr>
          <w:p w:rsidR="00231037" w:rsidRPr="00140606" w:rsidRDefault="00231037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290 kg/m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3</w:t>
            </w:r>
          </w:p>
        </w:tc>
      </w:tr>
      <w:tr w:rsidR="00231037" w:rsidRPr="00140606" w:rsidTr="00AE481F">
        <w:tc>
          <w:tcPr>
            <w:tcW w:w="3005" w:type="dxa"/>
          </w:tcPr>
          <w:p w:rsidR="00231037" w:rsidRPr="00140606" w:rsidRDefault="00231037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division diameter</w:t>
            </w:r>
          </w:p>
        </w:tc>
        <w:tc>
          <w:tcPr>
            <w:tcW w:w="3005" w:type="dxa"/>
          </w:tcPr>
          <w:p w:rsidR="00231037" w:rsidRPr="00140606" w:rsidRDefault="00231037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1.25 µm</w:t>
            </w:r>
          </w:p>
        </w:tc>
      </w:tr>
      <w:tr w:rsidR="00231037" w:rsidRPr="00140606" w:rsidTr="00AE481F">
        <w:tc>
          <w:tcPr>
            <w:tcW w:w="3005" w:type="dxa"/>
          </w:tcPr>
          <w:p w:rsidR="00231037" w:rsidRPr="00140606" w:rsidRDefault="00231037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inert diameter</w:t>
            </w:r>
          </w:p>
        </w:tc>
        <w:tc>
          <w:tcPr>
            <w:tcW w:w="3005" w:type="dxa"/>
          </w:tcPr>
          <w:p w:rsidR="00231037" w:rsidRPr="00140606" w:rsidRDefault="00231037" w:rsidP="0014060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0.58 µm</w:t>
            </w:r>
          </w:p>
        </w:tc>
      </w:tr>
    </w:tbl>
    <w:p w:rsidR="00366334" w:rsidRDefault="00366334" w:rsidP="00366334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4714AA" w:rsidRPr="00366334" w:rsidRDefault="004714AA" w:rsidP="00366334">
      <w:pPr>
        <w:pStyle w:val="ListParagraph"/>
        <w:numPr>
          <w:ilvl w:val="1"/>
          <w:numId w:val="1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366334">
        <w:rPr>
          <w:rFonts w:ascii="Times New Roman" w:hAnsi="Times New Roman" w:cs="Times New Roman"/>
          <w:sz w:val="24"/>
          <w:szCs w:val="24"/>
        </w:rPr>
        <w:t>Mechanical module</w:t>
      </w:r>
    </w:p>
    <w:p w:rsidR="00A53E7C" w:rsidRDefault="002433C4" w:rsidP="00A53E7C">
      <w:pPr>
        <w:jc w:val="both"/>
        <w:rPr>
          <w:rFonts w:ascii="Times New Roman" w:hAnsi="Times New Roman" w:cs="Times New Roman"/>
          <w:sz w:val="24"/>
          <w:szCs w:val="24"/>
        </w:rPr>
      </w:pPr>
      <w:r w:rsidRPr="00140606">
        <w:rPr>
          <w:rFonts w:ascii="Times New Roman" w:hAnsi="Times New Roman" w:cs="Times New Roman"/>
          <w:sz w:val="24"/>
          <w:szCs w:val="24"/>
        </w:rPr>
        <w:t>The friction force between two particles uses the already existing LAMMPS module, (</w:t>
      </w:r>
      <w:hyperlink r:id="rId5" w:history="1">
        <w:r w:rsidRPr="00140606">
          <w:rPr>
            <w:rStyle w:val="Hyperlink"/>
            <w:rFonts w:ascii="Times New Roman" w:hAnsi="Times New Roman" w:cs="Times New Roman"/>
            <w:sz w:val="24"/>
            <w:szCs w:val="24"/>
          </w:rPr>
          <w:t>https://lammps.sandia.gov/doc/pair_gran.html</w:t>
        </w:r>
      </w:hyperlink>
      <w:r w:rsidRPr="00140606">
        <w:rPr>
          <w:rFonts w:ascii="Times New Roman" w:hAnsi="Times New Roman" w:cs="Times New Roman"/>
          <w:sz w:val="24"/>
          <w:szCs w:val="24"/>
        </w:rPr>
        <w:t xml:space="preserve"> ).</w:t>
      </w:r>
      <w:r w:rsidR="00A53E7C" w:rsidRPr="00A53E7C">
        <w:rPr>
          <w:rFonts w:ascii="Times New Roman" w:hAnsi="Times New Roman" w:cs="Times New Roman"/>
          <w:sz w:val="24"/>
          <w:szCs w:val="24"/>
        </w:rPr>
        <w:t xml:space="preserve"> </w:t>
      </w:r>
      <w:r w:rsidR="00A53E7C">
        <w:rPr>
          <w:rFonts w:ascii="Times New Roman" w:hAnsi="Times New Roman" w:cs="Times New Roman"/>
          <w:sz w:val="24"/>
          <w:szCs w:val="24"/>
        </w:rPr>
        <w:t xml:space="preserve">The parameters for cell-cell </w:t>
      </w:r>
      <w:r w:rsidR="006124AF">
        <w:rPr>
          <w:rFonts w:ascii="Times New Roman" w:hAnsi="Times New Roman" w:cs="Times New Roman"/>
          <w:sz w:val="24"/>
          <w:szCs w:val="24"/>
        </w:rPr>
        <w:t xml:space="preserve">and </w:t>
      </w:r>
      <w:proofErr w:type="gramStart"/>
      <w:r w:rsidR="006124AF">
        <w:rPr>
          <w:rFonts w:ascii="Times New Roman" w:hAnsi="Times New Roman" w:cs="Times New Roman"/>
          <w:sz w:val="24"/>
          <w:szCs w:val="24"/>
        </w:rPr>
        <w:t>cell–wall</w:t>
      </w:r>
      <w:proofErr w:type="gramEnd"/>
      <w:r w:rsidR="006124AF">
        <w:rPr>
          <w:rFonts w:ascii="Times New Roman" w:hAnsi="Times New Roman" w:cs="Times New Roman"/>
          <w:sz w:val="24"/>
          <w:szCs w:val="24"/>
        </w:rPr>
        <w:t xml:space="preserve"> interactions </w:t>
      </w:r>
      <w:r w:rsidR="00A53E7C">
        <w:rPr>
          <w:rFonts w:ascii="Times New Roman" w:hAnsi="Times New Roman" w:cs="Times New Roman"/>
          <w:sz w:val="24"/>
          <w:szCs w:val="24"/>
        </w:rPr>
        <w:t>are presented in Table S</w:t>
      </w:r>
      <w:r w:rsidR="006124AF">
        <w:rPr>
          <w:rFonts w:ascii="Times New Roman" w:hAnsi="Times New Roman" w:cs="Times New Roman"/>
          <w:sz w:val="24"/>
          <w:szCs w:val="24"/>
        </w:rPr>
        <w:t>6</w:t>
      </w:r>
      <w:r w:rsidR="00A53E7C">
        <w:rPr>
          <w:rFonts w:ascii="Times New Roman" w:hAnsi="Times New Roman" w:cs="Times New Roman"/>
          <w:sz w:val="24"/>
          <w:szCs w:val="24"/>
        </w:rPr>
        <w:t>.</w:t>
      </w:r>
    </w:p>
    <w:p w:rsidR="00A53E7C" w:rsidRPr="00140606" w:rsidRDefault="00A53E7C" w:rsidP="00A53E7C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able S</w:t>
      </w:r>
      <w:r w:rsidR="006124AF">
        <w:rPr>
          <w:rFonts w:ascii="Times New Roman" w:hAnsi="Times New Roman" w:cs="Times New Roman"/>
          <w:sz w:val="24"/>
          <w:szCs w:val="24"/>
        </w:rPr>
        <w:t>6</w:t>
      </w:r>
      <w:r>
        <w:rPr>
          <w:rFonts w:ascii="Times New Roman" w:hAnsi="Times New Roman" w:cs="Times New Roman"/>
          <w:sz w:val="24"/>
          <w:szCs w:val="24"/>
        </w:rPr>
        <w:t>. Cell – cell interaction parameter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62"/>
        <w:gridCol w:w="4536"/>
        <w:gridCol w:w="2552"/>
        <w:gridCol w:w="2806"/>
      </w:tblGrid>
      <w:tr w:rsidR="00FF20C3" w:rsidRPr="00140606" w:rsidTr="00FF20C3">
        <w:tc>
          <w:tcPr>
            <w:tcW w:w="5098" w:type="dxa"/>
            <w:gridSpan w:val="2"/>
          </w:tcPr>
          <w:p w:rsidR="00FF20C3" w:rsidRPr="00140606" w:rsidRDefault="00FF20C3" w:rsidP="0023103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arameter</w:t>
            </w:r>
          </w:p>
        </w:tc>
        <w:tc>
          <w:tcPr>
            <w:tcW w:w="2552" w:type="dxa"/>
          </w:tcPr>
          <w:p w:rsidR="00FF20C3" w:rsidRPr="00140606" w:rsidRDefault="00FF20C3" w:rsidP="00FF20C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Cell – cell interactions </w:t>
            </w:r>
          </w:p>
        </w:tc>
        <w:tc>
          <w:tcPr>
            <w:tcW w:w="2806" w:type="dxa"/>
          </w:tcPr>
          <w:p w:rsidR="00FF20C3" w:rsidRDefault="00FF20C3" w:rsidP="00FF20C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ell – wall interactions</w:t>
            </w:r>
          </w:p>
        </w:tc>
      </w:tr>
      <w:tr w:rsidR="006124AF" w:rsidRPr="00140606" w:rsidTr="00FF20C3">
        <w:tc>
          <w:tcPr>
            <w:tcW w:w="562" w:type="dxa"/>
          </w:tcPr>
          <w:p w:rsidR="006124AF" w:rsidRPr="00140606" w:rsidRDefault="006124AF" w:rsidP="006124AF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k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n</w:t>
            </w:r>
            <w:proofErr w:type="spellEnd"/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 xml:space="preserve"> </w:t>
            </w:r>
          </w:p>
        </w:tc>
        <w:tc>
          <w:tcPr>
            <w:tcW w:w="4536" w:type="dxa"/>
          </w:tcPr>
          <w:p w:rsidR="006124AF" w:rsidRPr="00140606" w:rsidRDefault="006124AF" w:rsidP="006124AF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elastic constant for normal particle repulsion</w:t>
            </w:r>
          </w:p>
        </w:tc>
        <w:tc>
          <w:tcPr>
            <w:tcW w:w="2552" w:type="dxa"/>
          </w:tcPr>
          <w:p w:rsidR="006124AF" w:rsidRPr="00140606" w:rsidRDefault="006124AF" w:rsidP="006124AF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4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 xml:space="preserve"> N/m</w:t>
            </w:r>
          </w:p>
        </w:tc>
        <w:tc>
          <w:tcPr>
            <w:tcW w:w="2806" w:type="dxa"/>
          </w:tcPr>
          <w:p w:rsidR="006124AF" w:rsidRPr="00140606" w:rsidRDefault="006124AF" w:rsidP="006124AF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2000 N/m</w:t>
            </w:r>
          </w:p>
        </w:tc>
      </w:tr>
      <w:tr w:rsidR="006124AF" w:rsidRPr="00140606" w:rsidTr="00FF20C3">
        <w:tc>
          <w:tcPr>
            <w:tcW w:w="562" w:type="dxa"/>
          </w:tcPr>
          <w:p w:rsidR="006124AF" w:rsidRPr="00140606" w:rsidRDefault="006124AF" w:rsidP="006124AF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k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t</w:t>
            </w:r>
            <w:proofErr w:type="spellEnd"/>
          </w:p>
        </w:tc>
        <w:tc>
          <w:tcPr>
            <w:tcW w:w="4536" w:type="dxa"/>
          </w:tcPr>
          <w:p w:rsidR="006124AF" w:rsidRPr="00140606" w:rsidRDefault="006124AF" w:rsidP="006124AF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 xml:space="preserve">elastic constant for tangential contact </w:t>
            </w:r>
          </w:p>
        </w:tc>
        <w:tc>
          <w:tcPr>
            <w:tcW w:w="2552" w:type="dxa"/>
          </w:tcPr>
          <w:p w:rsidR="006124AF" w:rsidRPr="00140606" w:rsidRDefault="006124AF" w:rsidP="006124AF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 xml:space="preserve">2/7 * </w:t>
            </w:r>
            <w:proofErr w:type="spellStart"/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k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n</w:t>
            </w:r>
            <w:proofErr w:type="spellEnd"/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 xml:space="preserve"> </w:t>
            </w:r>
          </w:p>
        </w:tc>
        <w:tc>
          <w:tcPr>
            <w:tcW w:w="2806" w:type="dxa"/>
          </w:tcPr>
          <w:p w:rsidR="006124AF" w:rsidRPr="00140606" w:rsidRDefault="006124AF" w:rsidP="006124AF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 xml:space="preserve">2/7 * </w:t>
            </w:r>
            <w:proofErr w:type="spellStart"/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k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n</w:t>
            </w:r>
            <w:proofErr w:type="spellEnd"/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 xml:space="preserve"> </w:t>
            </w:r>
          </w:p>
        </w:tc>
      </w:tr>
      <w:tr w:rsidR="006124AF" w:rsidRPr="00140606" w:rsidTr="00FF20C3">
        <w:tc>
          <w:tcPr>
            <w:tcW w:w="562" w:type="dxa"/>
          </w:tcPr>
          <w:p w:rsidR="006124AF" w:rsidRPr="00140606" w:rsidRDefault="006124AF" w:rsidP="006124AF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γ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n</w:t>
            </w:r>
            <w:proofErr w:type="spellEnd"/>
          </w:p>
        </w:tc>
        <w:tc>
          <w:tcPr>
            <w:tcW w:w="4536" w:type="dxa"/>
          </w:tcPr>
          <w:p w:rsidR="006124AF" w:rsidRPr="00140606" w:rsidRDefault="006124AF" w:rsidP="006124AF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damping coefficient in normal direction</w:t>
            </w:r>
          </w:p>
        </w:tc>
        <w:tc>
          <w:tcPr>
            <w:tcW w:w="2552" w:type="dxa"/>
          </w:tcPr>
          <w:p w:rsidR="006124AF" w:rsidRPr="00140606" w:rsidRDefault="006124AF" w:rsidP="006124AF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5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 xml:space="preserve"> s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2806" w:type="dxa"/>
          </w:tcPr>
          <w:p w:rsidR="006124AF" w:rsidRPr="00140606" w:rsidRDefault="006124AF" w:rsidP="006124AF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500 s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</w:tr>
      <w:tr w:rsidR="006124AF" w:rsidRPr="00140606" w:rsidTr="00FF20C3">
        <w:tc>
          <w:tcPr>
            <w:tcW w:w="562" w:type="dxa"/>
          </w:tcPr>
          <w:p w:rsidR="006124AF" w:rsidRPr="00140606" w:rsidRDefault="006124AF" w:rsidP="006124AF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γ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t</w:t>
            </w:r>
            <w:proofErr w:type="spellEnd"/>
          </w:p>
        </w:tc>
        <w:tc>
          <w:tcPr>
            <w:tcW w:w="4536" w:type="dxa"/>
          </w:tcPr>
          <w:p w:rsidR="006124AF" w:rsidRPr="00140606" w:rsidRDefault="006124AF" w:rsidP="006124AF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damping coefficient in tangential direction</w:t>
            </w:r>
          </w:p>
        </w:tc>
        <w:tc>
          <w:tcPr>
            <w:tcW w:w="2552" w:type="dxa"/>
          </w:tcPr>
          <w:p w:rsidR="006124AF" w:rsidRPr="00140606" w:rsidRDefault="006124AF" w:rsidP="006124AF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 xml:space="preserve">½ * </w:t>
            </w:r>
            <w:proofErr w:type="spellStart"/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γ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n</w:t>
            </w:r>
            <w:proofErr w:type="spellEnd"/>
            <w:r w:rsidRPr="0014060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2806" w:type="dxa"/>
          </w:tcPr>
          <w:p w:rsidR="006124AF" w:rsidRPr="00140606" w:rsidRDefault="006124AF" w:rsidP="006124AF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 xml:space="preserve">½ * </w:t>
            </w:r>
            <w:proofErr w:type="spellStart"/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γ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n</w:t>
            </w:r>
            <w:proofErr w:type="spellEnd"/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 xml:space="preserve"> </w:t>
            </w:r>
          </w:p>
        </w:tc>
      </w:tr>
      <w:tr w:rsidR="006124AF" w:rsidRPr="00140606" w:rsidTr="00FF20C3">
        <w:tc>
          <w:tcPr>
            <w:tcW w:w="562" w:type="dxa"/>
          </w:tcPr>
          <w:p w:rsidR="006124AF" w:rsidRPr="00140606" w:rsidRDefault="006124AF" w:rsidP="006124AF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γ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F</w:t>
            </w:r>
            <w:proofErr w:type="spellEnd"/>
          </w:p>
        </w:tc>
        <w:tc>
          <w:tcPr>
            <w:tcW w:w="4536" w:type="dxa"/>
          </w:tcPr>
          <w:p w:rsidR="006124AF" w:rsidRPr="00140606" w:rsidRDefault="006124AF" w:rsidP="006124AF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damping force coefficient</w:t>
            </w:r>
          </w:p>
        </w:tc>
        <w:tc>
          <w:tcPr>
            <w:tcW w:w="2552" w:type="dxa"/>
          </w:tcPr>
          <w:p w:rsidR="006124AF" w:rsidRPr="00140606" w:rsidRDefault="006124AF" w:rsidP="006124AF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5</w:t>
            </w:r>
            <w:r w:rsidRPr="00140606">
              <w:rPr>
                <w:rFonts w:ascii="Times New Roman" w:hAnsi="Times New Roman" w:cs="Times New Roman"/>
                <w:sz w:val="24"/>
                <w:szCs w:val="24"/>
              </w:rPr>
              <w:t xml:space="preserve"> s</w:t>
            </w:r>
            <w:r w:rsidRPr="0014060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2806" w:type="dxa"/>
          </w:tcPr>
          <w:p w:rsidR="006124AF" w:rsidRPr="00140606" w:rsidRDefault="006124AF" w:rsidP="006124AF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 s</w:t>
            </w:r>
            <w:r w:rsidRPr="006124AF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</w:tr>
    </w:tbl>
    <w:p w:rsidR="00A53E7C" w:rsidRDefault="00A53E7C" w:rsidP="00140606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937D9C" w:rsidRPr="00140606" w:rsidRDefault="00937D9C" w:rsidP="00140606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140606">
        <w:rPr>
          <w:rFonts w:ascii="Times New Roman" w:hAnsi="Times New Roman" w:cs="Times New Roman"/>
          <w:sz w:val="24"/>
          <w:szCs w:val="24"/>
        </w:rPr>
        <w:lastRenderedPageBreak/>
        <w:t>Thermodynamic calculations</w:t>
      </w:r>
    </w:p>
    <w:p w:rsidR="000233F0" w:rsidRPr="00140606" w:rsidRDefault="000233F0" w:rsidP="00140606">
      <w:pPr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140606">
        <w:rPr>
          <w:rFonts w:ascii="Times New Roman" w:eastAsiaTheme="minorEastAsia" w:hAnsi="Times New Roman" w:cs="Times New Roman"/>
          <w:sz w:val="24"/>
          <w:szCs w:val="24"/>
        </w:rPr>
        <w:t xml:space="preserve">An example calculation for the yield of </w:t>
      </w:r>
      <w:r w:rsidR="00E02108" w:rsidRPr="00140606">
        <w:rPr>
          <w:rFonts w:ascii="Times New Roman" w:eastAsiaTheme="minorEastAsia" w:hAnsi="Times New Roman" w:cs="Times New Roman"/>
          <w:sz w:val="24"/>
          <w:szCs w:val="24"/>
        </w:rPr>
        <w:t xml:space="preserve">ammonia oxidizing </w:t>
      </w:r>
      <w:proofErr w:type="gramStart"/>
      <w:r w:rsidR="00E02108" w:rsidRPr="00140606">
        <w:rPr>
          <w:rFonts w:ascii="Times New Roman" w:eastAsiaTheme="minorEastAsia" w:hAnsi="Times New Roman" w:cs="Times New Roman"/>
          <w:sz w:val="24"/>
          <w:szCs w:val="24"/>
        </w:rPr>
        <w:t>micro-organisms</w:t>
      </w:r>
      <w:proofErr w:type="gramEnd"/>
      <w:r w:rsidR="00366334">
        <w:rPr>
          <w:rFonts w:ascii="Times New Roman" w:eastAsiaTheme="minorEastAsia" w:hAnsi="Times New Roman" w:cs="Times New Roman"/>
          <w:sz w:val="24"/>
          <w:szCs w:val="24"/>
        </w:rPr>
        <w:t xml:space="preserve"> is presented below.</w:t>
      </w:r>
    </w:p>
    <w:p w:rsidR="001D5DD2" w:rsidRPr="00140606" w:rsidRDefault="00E02108" w:rsidP="00140606">
      <w:pPr>
        <w:pStyle w:val="ListParagraph"/>
        <w:numPr>
          <w:ilvl w:val="0"/>
          <w:numId w:val="4"/>
        </w:numPr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140606">
        <w:rPr>
          <w:rFonts w:ascii="Times New Roman" w:eastAsiaTheme="minorEastAsia" w:hAnsi="Times New Roman" w:cs="Times New Roman"/>
          <w:sz w:val="24"/>
          <w:szCs w:val="24"/>
        </w:rPr>
        <w:t>catabolic reaction</w:t>
      </w:r>
    </w:p>
    <w:p w:rsidR="00E02108" w:rsidRPr="00140606" w:rsidRDefault="00E02108" w:rsidP="00140606">
      <w:pPr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140606">
        <w:rPr>
          <w:rFonts w:ascii="Times New Roman" w:eastAsiaTheme="minorEastAsia" w:hAnsi="Times New Roman" w:cs="Times New Roman"/>
          <w:sz w:val="24"/>
          <w:szCs w:val="24"/>
        </w:rPr>
        <w:t>For the cataboli</w:t>
      </w:r>
      <w:r w:rsidR="00EF6219" w:rsidRPr="00140606">
        <w:rPr>
          <w:rFonts w:ascii="Times New Roman" w:eastAsiaTheme="minorEastAsia" w:hAnsi="Times New Roman" w:cs="Times New Roman"/>
          <w:sz w:val="24"/>
          <w:szCs w:val="24"/>
        </w:rPr>
        <w:t xml:space="preserve">c reaction </w:t>
      </w:r>
      <w:proofErr w:type="spellStart"/>
      <w:r w:rsidR="00EF6219" w:rsidRPr="00140606">
        <w:rPr>
          <w:rFonts w:ascii="Times New Roman" w:eastAsiaTheme="minorEastAsia" w:hAnsi="Times New Roman" w:cs="Times New Roman"/>
          <w:sz w:val="24"/>
          <w:szCs w:val="24"/>
        </w:rPr>
        <w:t>R</w:t>
      </w:r>
      <w:r w:rsidR="00EF6219" w:rsidRPr="00140606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Cat</w:t>
      </w:r>
      <w:proofErr w:type="spellEnd"/>
      <w:r w:rsidRPr="00140606">
        <w:rPr>
          <w:rFonts w:ascii="Times New Roman" w:eastAsiaTheme="minorEastAsia" w:hAnsi="Times New Roman" w:cs="Times New Roman"/>
          <w:sz w:val="24"/>
          <w:szCs w:val="24"/>
        </w:rPr>
        <w:t xml:space="preserve">, we assume that the </w:t>
      </w:r>
      <w:r w:rsidR="003565B5" w:rsidRPr="00140606">
        <w:rPr>
          <w:rFonts w:ascii="Times New Roman" w:eastAsiaTheme="minorEastAsia" w:hAnsi="Times New Roman" w:cs="Times New Roman"/>
          <w:sz w:val="24"/>
          <w:szCs w:val="24"/>
        </w:rPr>
        <w:t>ammonia is oxidised to produce energy</w:t>
      </w:r>
    </w:p>
    <w:p w:rsidR="003565B5" w:rsidRPr="00140606" w:rsidRDefault="003565B5" w:rsidP="00140606">
      <w:pPr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140606">
        <w:rPr>
          <w:rFonts w:ascii="Times New Roman" w:eastAsiaTheme="minorEastAsia" w:hAnsi="Times New Roman" w:cs="Times New Roman"/>
          <w:sz w:val="24"/>
          <w:szCs w:val="24"/>
        </w:rPr>
        <w:t>NH</w:t>
      </w:r>
      <w:r w:rsidR="00144482" w:rsidRPr="00140606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3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+</w:t>
      </w:r>
      <w:r w:rsidR="0066463B"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1.5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>O</w:t>
      </w:r>
      <w:r w:rsidR="0066463B" w:rsidRPr="00140606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2</w:t>
      </w:r>
      <w:r w:rsidR="0066463B"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→ NO</w:t>
      </w:r>
      <w:r w:rsidR="0066463B" w:rsidRPr="00140606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2</w:t>
      </w:r>
      <w:r w:rsidR="00144482" w:rsidRPr="00140606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-</w:t>
      </w:r>
      <w:r w:rsidR="00144482"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66463B" w:rsidRPr="00140606">
        <w:rPr>
          <w:rFonts w:ascii="Times New Roman" w:eastAsiaTheme="minorEastAsia" w:hAnsi="Times New Roman" w:cs="Times New Roman"/>
          <w:sz w:val="24"/>
          <w:szCs w:val="24"/>
        </w:rPr>
        <w:t>+ H</w:t>
      </w:r>
      <w:r w:rsidR="0066463B" w:rsidRPr="00140606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2</w:t>
      </w:r>
      <w:r w:rsidR="0066463B" w:rsidRPr="00140606">
        <w:rPr>
          <w:rFonts w:ascii="Times New Roman" w:eastAsiaTheme="minorEastAsia" w:hAnsi="Times New Roman" w:cs="Times New Roman"/>
          <w:sz w:val="24"/>
          <w:szCs w:val="24"/>
        </w:rPr>
        <w:t>O + H</w:t>
      </w:r>
      <w:r w:rsidR="0066463B" w:rsidRPr="00140606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+</w:t>
      </w:r>
      <w:r w:rsidR="00EF6219"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EF6219"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="00EF6219"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="00EF6219"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="00EF6219"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="00EF6219"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="00EF6219"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="00EF6219"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="00EF6219"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="00140606">
        <w:rPr>
          <w:rFonts w:ascii="Times New Roman" w:eastAsiaTheme="minorEastAsia" w:hAnsi="Times New Roman" w:cs="Times New Roman"/>
          <w:sz w:val="24"/>
          <w:szCs w:val="24"/>
        </w:rPr>
        <w:tab/>
      </w:r>
      <w:proofErr w:type="spellStart"/>
      <w:r w:rsidR="00EF6219" w:rsidRPr="00140606">
        <w:rPr>
          <w:rFonts w:ascii="Times New Roman" w:eastAsiaTheme="minorEastAsia" w:hAnsi="Times New Roman" w:cs="Times New Roman"/>
          <w:sz w:val="24"/>
          <w:szCs w:val="24"/>
        </w:rPr>
        <w:t>R</w:t>
      </w:r>
      <w:r w:rsidR="00EF6219" w:rsidRPr="00140606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Cat</w:t>
      </w:r>
      <w:proofErr w:type="spellEnd"/>
    </w:p>
    <w:p w:rsidR="00EF6219" w:rsidRPr="00140606" w:rsidRDefault="00EF6219" w:rsidP="00140606">
      <w:pPr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140606">
        <w:rPr>
          <w:rFonts w:ascii="Times New Roman" w:eastAsiaTheme="minorEastAsia" w:hAnsi="Times New Roman" w:cs="Times New Roman"/>
          <w:sz w:val="24"/>
          <w:szCs w:val="24"/>
        </w:rPr>
        <w:t xml:space="preserve">The </w:t>
      </w:r>
      <w:r w:rsidR="006D1308" w:rsidRPr="00140606">
        <w:rPr>
          <w:rFonts w:ascii="Times New Roman" w:eastAsiaTheme="minorEastAsia" w:hAnsi="Times New Roman" w:cs="Times New Roman"/>
          <w:sz w:val="24"/>
          <w:szCs w:val="24"/>
        </w:rPr>
        <w:t>free Gibbs energy of the catabolic reaction is thus</w:t>
      </w:r>
      <w:r w:rsidR="005B6014" w:rsidRPr="00140606">
        <w:rPr>
          <w:rFonts w:ascii="Times New Roman" w:eastAsiaTheme="minorEastAsia" w:hAnsi="Times New Roman" w:cs="Times New Roman"/>
          <w:sz w:val="24"/>
          <w:szCs w:val="24"/>
        </w:rPr>
        <w:t>, in standard conditions (assuming the reaction quotient is 1)</w:t>
      </w:r>
      <w:r w:rsidR="006D1308" w:rsidRPr="00140606">
        <w:rPr>
          <w:rFonts w:ascii="Times New Roman" w:eastAsiaTheme="minorEastAsia" w:hAnsi="Times New Roman" w:cs="Times New Roman"/>
          <w:sz w:val="24"/>
          <w:szCs w:val="24"/>
        </w:rPr>
        <w:t>:</w:t>
      </w:r>
    </w:p>
    <w:p w:rsidR="00EF6219" w:rsidRPr="00140606" w:rsidRDefault="00EF6219" w:rsidP="00140606">
      <w:pPr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>
        <m:r>
          <w:rPr>
            <w:rFonts w:ascii="Cambria Math" w:eastAsiaTheme="minorEastAsia" w:hAnsi="Cambria Math" w:cs="Times New Roman"/>
            <w:sz w:val="24"/>
            <w:szCs w:val="24"/>
          </w:rPr>
          <m:t>∆</m:t>
        </m:r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G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cat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=-267.4</m:t>
        </m:r>
        <m:f>
          <m:f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kJ</m:t>
            </m:r>
          </m:num>
          <m:den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 xml:space="preserve">mole 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NH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3</m:t>
                </m:r>
              </m:sub>
            </m:sSub>
          </m:den>
        </m:f>
      </m:oMath>
      <w:r w:rsidR="006D1308"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:rsidR="003565B5" w:rsidRPr="00140606" w:rsidRDefault="00E02108" w:rsidP="00140606">
      <w:pPr>
        <w:pStyle w:val="ListParagraph"/>
        <w:numPr>
          <w:ilvl w:val="0"/>
          <w:numId w:val="4"/>
        </w:numPr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140606">
        <w:rPr>
          <w:rFonts w:ascii="Times New Roman" w:eastAsiaTheme="minorEastAsia" w:hAnsi="Times New Roman" w:cs="Times New Roman"/>
          <w:sz w:val="24"/>
          <w:szCs w:val="24"/>
        </w:rPr>
        <w:t>anabolic reaction</w:t>
      </w:r>
    </w:p>
    <w:p w:rsidR="00144482" w:rsidRPr="00140606" w:rsidRDefault="00144482" w:rsidP="00140606">
      <w:pPr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140606">
        <w:rPr>
          <w:rFonts w:ascii="Times New Roman" w:eastAsiaTheme="minorEastAsia" w:hAnsi="Times New Roman" w:cs="Times New Roman"/>
          <w:sz w:val="24"/>
          <w:szCs w:val="24"/>
        </w:rPr>
        <w:t>The half reaction for biomass formation</w:t>
      </w:r>
      <w:r w:rsidR="003565B5" w:rsidRPr="00140606">
        <w:rPr>
          <w:rFonts w:ascii="Times New Roman" w:eastAsiaTheme="minorEastAsia" w:hAnsi="Times New Roman" w:cs="Times New Roman"/>
          <w:sz w:val="24"/>
          <w:szCs w:val="24"/>
        </w:rPr>
        <w:t>:</w:t>
      </w:r>
      <w:r w:rsidR="0066463B"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:rsidR="003565B5" w:rsidRPr="00140606" w:rsidRDefault="00144482" w:rsidP="00140606">
      <w:pPr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140606">
        <w:rPr>
          <w:rFonts w:ascii="Times New Roman" w:eastAsiaTheme="minorEastAsia" w:hAnsi="Times New Roman" w:cs="Times New Roman"/>
          <w:sz w:val="24"/>
          <w:szCs w:val="24"/>
        </w:rPr>
        <w:t>0.2 NH</w:t>
      </w:r>
      <w:r w:rsidRPr="00140606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3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+ HCO</w:t>
      </w:r>
      <w:r w:rsidRPr="00140606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3</w:t>
      </w:r>
      <w:r w:rsidRPr="00140606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-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+ 5.2H</w:t>
      </w:r>
      <w:r w:rsidRPr="00140606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+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+ 4.2e</w:t>
      </w:r>
      <w:r w:rsidRPr="00140606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-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→ CH</w:t>
      </w:r>
      <w:r w:rsidRPr="00140606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1.8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>O</w:t>
      </w:r>
      <w:r w:rsidRPr="00140606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0.5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>N</w:t>
      </w:r>
      <w:r w:rsidRPr="00140606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 xml:space="preserve">0.2 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 xml:space="preserve">+ </w:t>
      </w:r>
      <w:r w:rsidR="00EF6219" w:rsidRPr="00140606">
        <w:rPr>
          <w:rFonts w:ascii="Times New Roman" w:eastAsiaTheme="minorEastAsia" w:hAnsi="Times New Roman" w:cs="Times New Roman"/>
          <w:sz w:val="24"/>
          <w:szCs w:val="24"/>
        </w:rPr>
        <w:t>2.5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>H</w:t>
      </w:r>
      <w:r w:rsidRPr="00140606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2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>O</w:t>
      </w:r>
      <w:r w:rsidR="00EF6219"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EF6219" w:rsidRPr="00140606">
        <w:rPr>
          <w:rFonts w:ascii="Times New Roman" w:eastAsiaTheme="minorEastAsia" w:hAnsi="Times New Roman" w:cs="Times New Roman"/>
          <w:sz w:val="24"/>
          <w:szCs w:val="24"/>
        </w:rPr>
        <w:tab/>
        <w:t xml:space="preserve"> </w:t>
      </w:r>
      <w:r w:rsidR="00EF6219"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="00EF6219"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="00EF6219"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="00EF6219"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="00140606">
        <w:rPr>
          <w:rFonts w:ascii="Times New Roman" w:eastAsiaTheme="minorEastAsia" w:hAnsi="Times New Roman" w:cs="Times New Roman"/>
          <w:sz w:val="24"/>
          <w:szCs w:val="24"/>
        </w:rPr>
        <w:t xml:space="preserve">        </w:t>
      </w:r>
      <w:r w:rsidR="00EF6219" w:rsidRPr="00140606">
        <w:rPr>
          <w:rFonts w:ascii="Times New Roman" w:eastAsiaTheme="minorEastAsia" w:hAnsi="Times New Roman" w:cs="Times New Roman"/>
          <w:sz w:val="24"/>
          <w:szCs w:val="24"/>
        </w:rPr>
        <w:t>R</w:t>
      </w:r>
      <w:r w:rsidR="00EF6219" w:rsidRPr="00140606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1/2 – 1</w:t>
      </w:r>
    </w:p>
    <w:p w:rsidR="003565B5" w:rsidRPr="00140606" w:rsidRDefault="003565B5" w:rsidP="00140606">
      <w:pPr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140606">
        <w:rPr>
          <w:rFonts w:ascii="Times New Roman" w:eastAsiaTheme="minorEastAsia" w:hAnsi="Times New Roman" w:cs="Times New Roman"/>
          <w:sz w:val="24"/>
          <w:szCs w:val="24"/>
        </w:rPr>
        <w:t xml:space="preserve">The half reaction for </w:t>
      </w:r>
      <w:r w:rsidR="00144482" w:rsidRPr="00140606">
        <w:rPr>
          <w:rFonts w:ascii="Times New Roman" w:eastAsiaTheme="minorEastAsia" w:hAnsi="Times New Roman" w:cs="Times New Roman"/>
          <w:sz w:val="24"/>
          <w:szCs w:val="24"/>
        </w:rPr>
        <w:t>the electron donor (must supply the required electrons)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>:</w:t>
      </w:r>
    </w:p>
    <w:p w:rsidR="00144482" w:rsidRPr="00140606" w:rsidRDefault="00144482" w:rsidP="00140606">
      <w:pPr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140606">
        <w:rPr>
          <w:rFonts w:ascii="Times New Roman" w:eastAsiaTheme="minorEastAsia" w:hAnsi="Times New Roman" w:cs="Times New Roman"/>
          <w:sz w:val="24"/>
          <w:szCs w:val="24"/>
        </w:rPr>
        <w:t>NH</w:t>
      </w:r>
      <w:r w:rsidRPr="00140606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3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+ 2H</w:t>
      </w:r>
      <w:r w:rsidRPr="00140606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2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>O → NO</w:t>
      </w:r>
      <w:r w:rsidRPr="00140606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2</w:t>
      </w:r>
      <w:r w:rsidRPr="00140606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 xml:space="preserve">- 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>+ 7H</w:t>
      </w:r>
      <w:r w:rsidRPr="00140606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+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+ 6e</w:t>
      </w:r>
      <w:r w:rsidRPr="00140606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-</w:t>
      </w:r>
      <w:r w:rsidR="00EF6219"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EF6219"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="00EF6219"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="00EF6219"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="00EF6219"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="00EF6219"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="00EF6219"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="00EF6219"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="00EF6219"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="00140606">
        <w:rPr>
          <w:rFonts w:ascii="Times New Roman" w:eastAsiaTheme="minorEastAsia" w:hAnsi="Times New Roman" w:cs="Times New Roman"/>
          <w:sz w:val="24"/>
          <w:szCs w:val="24"/>
        </w:rPr>
        <w:tab/>
        <w:t xml:space="preserve">        </w:t>
      </w:r>
      <w:r w:rsidR="00EF6219" w:rsidRPr="00140606">
        <w:rPr>
          <w:rFonts w:ascii="Times New Roman" w:eastAsiaTheme="minorEastAsia" w:hAnsi="Times New Roman" w:cs="Times New Roman"/>
          <w:sz w:val="24"/>
          <w:szCs w:val="24"/>
        </w:rPr>
        <w:t>R</w:t>
      </w:r>
      <w:r w:rsidR="00EF6219" w:rsidRPr="00140606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1/2 – 2</w:t>
      </w:r>
    </w:p>
    <w:p w:rsidR="00EF6219" w:rsidRPr="00140606" w:rsidRDefault="00144482" w:rsidP="00140606">
      <w:pPr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140606">
        <w:rPr>
          <w:rFonts w:ascii="Times New Roman" w:eastAsiaTheme="minorEastAsia" w:hAnsi="Times New Roman" w:cs="Times New Roman"/>
          <w:sz w:val="24"/>
          <w:szCs w:val="24"/>
        </w:rPr>
        <w:t xml:space="preserve">The full anabolic reaction </w:t>
      </w:r>
      <w:proofErr w:type="gramStart"/>
      <w:r w:rsidRPr="00140606">
        <w:rPr>
          <w:rFonts w:ascii="Times New Roman" w:eastAsiaTheme="minorEastAsia" w:hAnsi="Times New Roman" w:cs="Times New Roman"/>
          <w:sz w:val="24"/>
          <w:szCs w:val="24"/>
        </w:rPr>
        <w:t>is assembled</w:t>
      </w:r>
      <w:proofErr w:type="gramEnd"/>
      <w:r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by </w:t>
      </w:r>
      <w:r w:rsidR="00B4139C" w:rsidRPr="00140606">
        <w:rPr>
          <w:rFonts w:ascii="Times New Roman" w:eastAsiaTheme="minorEastAsia" w:hAnsi="Times New Roman" w:cs="Times New Roman"/>
          <w:sz w:val="24"/>
          <w:szCs w:val="24"/>
        </w:rPr>
        <w:t>combining the two reactions in such a manner that electrons are balanced between the</w:t>
      </w:r>
      <w:r w:rsidR="001A7B90">
        <w:rPr>
          <w:rFonts w:ascii="Times New Roman" w:eastAsiaTheme="minorEastAsia" w:hAnsi="Times New Roman" w:cs="Times New Roman"/>
          <w:sz w:val="24"/>
          <w:szCs w:val="24"/>
        </w:rPr>
        <w:t xml:space="preserve"> two</w:t>
      </w:r>
      <w:r w:rsidR="00EF6219" w:rsidRPr="00140606">
        <w:rPr>
          <w:rFonts w:ascii="Times New Roman" w:eastAsiaTheme="minorEastAsia" w:hAnsi="Times New Roman" w:cs="Times New Roman"/>
          <w:sz w:val="24"/>
          <w:szCs w:val="24"/>
        </w:rPr>
        <w:t>.</w:t>
      </w:r>
      <w:r w:rsidR="00B4139C"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EF6219" w:rsidRPr="00140606">
        <w:rPr>
          <w:rFonts w:ascii="Times New Roman" w:eastAsiaTheme="minorEastAsia" w:hAnsi="Times New Roman" w:cs="Times New Roman"/>
          <w:sz w:val="24"/>
          <w:szCs w:val="24"/>
        </w:rPr>
        <w:t>Formally, we write this as:</w:t>
      </w:r>
    </w:p>
    <w:p w:rsidR="00EF6219" w:rsidRPr="00140606" w:rsidRDefault="00EF6219" w:rsidP="00140606">
      <w:pPr>
        <w:jc w:val="both"/>
        <w:rPr>
          <w:rFonts w:ascii="Times New Roman" w:eastAsiaTheme="minorEastAsia" w:hAnsi="Times New Roman" w:cs="Times New Roman"/>
          <w:sz w:val="24"/>
          <w:szCs w:val="24"/>
        </w:rPr>
      </w:pPr>
      <w:proofErr w:type="spellStart"/>
      <w:r w:rsidRPr="00140606">
        <w:rPr>
          <w:rFonts w:ascii="Times New Roman" w:eastAsiaTheme="minorEastAsia" w:hAnsi="Times New Roman" w:cs="Times New Roman"/>
          <w:sz w:val="24"/>
          <w:szCs w:val="24"/>
        </w:rPr>
        <w:t>R</w:t>
      </w:r>
      <w:r w:rsidRPr="00140606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Ana</w:t>
      </w:r>
      <w:proofErr w:type="spellEnd"/>
      <w:r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= R</w:t>
      </w:r>
      <w:r w:rsidRPr="00140606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1/2 – 1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+ 0.7 R</w:t>
      </w:r>
      <w:r w:rsidRPr="00140606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1/2 – 2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 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="0000309B">
        <w:rPr>
          <w:rFonts w:ascii="Times New Roman" w:eastAsiaTheme="minorEastAsia" w:hAnsi="Times New Roman" w:cs="Times New Roman"/>
          <w:sz w:val="24"/>
          <w:szCs w:val="24"/>
        </w:rPr>
        <w:tab/>
      </w:r>
      <w:r w:rsidR="0000309B">
        <w:rPr>
          <w:rFonts w:ascii="Times New Roman" w:eastAsiaTheme="minorEastAsia" w:hAnsi="Times New Roman" w:cs="Times New Roman"/>
          <w:sz w:val="24"/>
          <w:szCs w:val="24"/>
        </w:rPr>
        <w:tab/>
        <w:t xml:space="preserve">           (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>S3</w:t>
      </w:r>
      <w:r w:rsidR="0000309B">
        <w:rPr>
          <w:rFonts w:ascii="Times New Roman" w:eastAsiaTheme="minorEastAsia" w:hAnsi="Times New Roman" w:cs="Times New Roman"/>
          <w:sz w:val="24"/>
          <w:szCs w:val="24"/>
        </w:rPr>
        <w:t>)</w:t>
      </w:r>
    </w:p>
    <w:p w:rsidR="00EF6219" w:rsidRPr="00140606" w:rsidRDefault="00EF6219" w:rsidP="00140606">
      <w:pPr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140606">
        <w:rPr>
          <w:rFonts w:ascii="Times New Roman" w:eastAsiaTheme="minorEastAsia" w:hAnsi="Times New Roman" w:cs="Times New Roman"/>
          <w:sz w:val="24"/>
          <w:szCs w:val="24"/>
        </w:rPr>
        <w:t xml:space="preserve">The full anabolic reaction </w:t>
      </w:r>
      <w:proofErr w:type="spellStart"/>
      <w:r w:rsidRPr="00140606">
        <w:rPr>
          <w:rFonts w:ascii="Times New Roman" w:eastAsiaTheme="minorEastAsia" w:hAnsi="Times New Roman" w:cs="Times New Roman"/>
          <w:sz w:val="24"/>
          <w:szCs w:val="24"/>
        </w:rPr>
        <w:t>R</w:t>
      </w:r>
      <w:r w:rsidRPr="00140606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Ana</w:t>
      </w:r>
      <w:proofErr w:type="spellEnd"/>
      <w:r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becomes</w:t>
      </w:r>
    </w:p>
    <w:p w:rsidR="00EF6219" w:rsidRPr="00140606" w:rsidRDefault="00EF6219" w:rsidP="00140606">
      <w:pPr>
        <w:jc w:val="both"/>
        <w:rPr>
          <w:rFonts w:ascii="Times New Roman" w:eastAsiaTheme="minorEastAsia" w:hAnsi="Times New Roman" w:cs="Times New Roman"/>
          <w:sz w:val="24"/>
          <w:szCs w:val="24"/>
          <w:vertAlign w:val="subscript"/>
        </w:rPr>
      </w:pPr>
      <w:r w:rsidRPr="00140606">
        <w:rPr>
          <w:rFonts w:ascii="Times New Roman" w:eastAsiaTheme="minorEastAsia" w:hAnsi="Times New Roman" w:cs="Times New Roman"/>
          <w:sz w:val="24"/>
          <w:szCs w:val="24"/>
        </w:rPr>
        <w:t>0.9 NH</w:t>
      </w:r>
      <w:r w:rsidRPr="00140606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3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+ HCO</w:t>
      </w:r>
      <w:r w:rsidRPr="00140606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3</w:t>
      </w:r>
      <w:r w:rsidRPr="00140606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-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+ 0.3H</w:t>
      </w:r>
      <w:r w:rsidRPr="00140606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+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→ CH</w:t>
      </w:r>
      <w:r w:rsidRPr="00140606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1.8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>O</w:t>
      </w:r>
      <w:r w:rsidRPr="00140606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0.5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>N</w:t>
      </w:r>
      <w:r w:rsidRPr="00140606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 xml:space="preserve">0.2 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>+ 1.1 H</w:t>
      </w:r>
      <w:r w:rsidRPr="00140606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2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>O + 0.7 NO</w:t>
      </w:r>
      <w:r w:rsidRPr="00140606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 xml:space="preserve">2- </w:t>
      </w:r>
      <w:r w:rsidRPr="00140606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ab/>
      </w:r>
      <w:r w:rsidRPr="00140606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ab/>
      </w:r>
      <w:r w:rsidRPr="00140606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ab/>
      </w:r>
      <w:r w:rsidRPr="00140606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ab/>
      </w:r>
      <w:r w:rsidR="00140606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ab/>
        <w:t xml:space="preserve"> </w:t>
      </w:r>
      <w:r w:rsidR="00140606">
        <w:rPr>
          <w:rFonts w:ascii="Times New Roman" w:eastAsiaTheme="minorEastAsia" w:hAnsi="Times New Roman" w:cs="Times New Roman"/>
          <w:sz w:val="24"/>
          <w:szCs w:val="24"/>
        </w:rPr>
        <w:t xml:space="preserve">         </w:t>
      </w:r>
      <w:proofErr w:type="spellStart"/>
      <w:r w:rsidRPr="00140606">
        <w:rPr>
          <w:rFonts w:ascii="Times New Roman" w:eastAsiaTheme="minorEastAsia" w:hAnsi="Times New Roman" w:cs="Times New Roman"/>
          <w:sz w:val="24"/>
          <w:szCs w:val="24"/>
        </w:rPr>
        <w:t>R</w:t>
      </w:r>
      <w:r w:rsidRPr="00140606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Ana</w:t>
      </w:r>
      <w:proofErr w:type="spellEnd"/>
    </w:p>
    <w:p w:rsidR="006D1308" w:rsidRPr="00140606" w:rsidRDefault="006D1308" w:rsidP="00140606">
      <w:pPr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140606">
        <w:rPr>
          <w:rFonts w:ascii="Times New Roman" w:eastAsiaTheme="minorEastAsia" w:hAnsi="Times New Roman" w:cs="Times New Roman"/>
          <w:sz w:val="24"/>
          <w:szCs w:val="24"/>
        </w:rPr>
        <w:t>The free Gibbs energy of the anabolic reaction is thus:</w:t>
      </w:r>
    </w:p>
    <w:p w:rsidR="006D1308" w:rsidRPr="00140606" w:rsidRDefault="006D1308" w:rsidP="00140606">
      <w:pPr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>
        <m:r>
          <w:rPr>
            <w:rFonts w:ascii="Cambria Math" w:eastAsiaTheme="minorEastAsia" w:hAnsi="Cambria Math" w:cs="Times New Roman"/>
            <w:sz w:val="24"/>
            <w:szCs w:val="24"/>
          </w:rPr>
          <m:t>∆</m:t>
        </m:r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G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cat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=260.2</m:t>
        </m:r>
        <m:f>
          <m:f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kJ</m:t>
            </m:r>
          </m:num>
          <m:den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 xml:space="preserve">mole 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NH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3</m:t>
                </m:r>
              </m:sub>
            </m:sSub>
          </m:den>
        </m:f>
      </m:oMath>
      <w:r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:rsidR="003565B5" w:rsidRPr="00140606" w:rsidRDefault="0066463B" w:rsidP="00140606">
      <w:pPr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140606">
        <w:rPr>
          <w:rFonts w:ascii="Times New Roman" w:eastAsiaTheme="minorEastAsia" w:hAnsi="Times New Roman" w:cs="Times New Roman"/>
          <w:sz w:val="24"/>
          <w:szCs w:val="24"/>
        </w:rPr>
        <w:t>Because</w:t>
      </w:r>
      <w:r w:rsidR="003565B5"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both ammonia and nitrite oxidisers are autotrophic species and their metabolism involves reverse electron transfer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>, for the dissipation energy we used the value of 3500 kJ/mole, proposed by</w:t>
      </w:r>
      <w:r w:rsidR="001A7B90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1A7B90">
        <w:rPr>
          <w:rFonts w:ascii="Times New Roman" w:eastAsiaTheme="minorEastAsia" w:hAnsi="Times New Roman" w:cs="Times New Roman"/>
          <w:sz w:val="24"/>
          <w:szCs w:val="24"/>
        </w:rPr>
        <w:fldChar w:fldCharType="begin"/>
      </w:r>
      <w:r w:rsidR="001A7B90">
        <w:rPr>
          <w:rFonts w:ascii="Times New Roman" w:eastAsiaTheme="minorEastAsia" w:hAnsi="Times New Roman" w:cs="Times New Roman"/>
          <w:sz w:val="24"/>
          <w:szCs w:val="24"/>
        </w:rPr>
        <w:instrText xml:space="preserve"> ADDIN EN.CITE &lt;EndNote&gt;&lt;Cite&gt;&lt;Author&gt;Heijnen&lt;/Author&gt;&lt;Year&gt;1992&lt;/Year&gt;&lt;RecNum&gt;81&lt;/RecNum&gt;&lt;DisplayText&gt;(Heijnen et al., 1992)&lt;/DisplayText&gt;&lt;record&gt;&lt;rec-number&gt;81&lt;/rec-number&gt;&lt;foreign-keys&gt;&lt;key app="EN" db-id="0w5r52svrzwwdaed2e7p5zdfr0tzw9tx0t2f" timestamp="1551957401"&gt;81&lt;/key&gt;&lt;key app="ENWeb" db-id=""&gt;0&lt;/key&gt;&lt;/foreign-keys&gt;&lt;ref-type name="Journal Article"&gt;17&lt;/ref-type&gt;&lt;contributors&gt;&lt;authors&gt;&lt;author&gt;J. J. Heijnen&lt;/author&gt;&lt;author&gt;M. C. M. van Loosdrecht&lt;/author&gt;&lt;author&gt;L. Tijhuis &lt;/author&gt;&lt;/authors&gt;&lt;/contributors&gt;&lt;titles&gt;&lt;title&gt;A Black Box Mathematical Model to Calculate Auto- and Heterotrophic Biomass Yields Based on Gibbs Energy Dissipation&lt;/title&gt;&lt;secondary-title&gt;Biotechnology and Bioengineering&lt;/secondary-title&gt;&lt;/titles&gt;&lt;periodical&gt;&lt;full-title&gt;Biotechnology and Bioengineering&lt;/full-title&gt;&lt;/periodical&gt;&lt;pages&gt;1139-1154&lt;/pages&gt;&lt;volume&gt;40&lt;/volume&gt;&lt;number&gt;1992&lt;/number&gt;&lt;dates&gt;&lt;year&gt;1992&lt;/year&gt;&lt;/dates&gt;&lt;urls&gt;&lt;/urls&gt;&lt;/record&gt;&lt;/Cite&gt;&lt;/EndNote&gt;</w:instrText>
      </w:r>
      <w:r w:rsidR="001A7B90">
        <w:rPr>
          <w:rFonts w:ascii="Times New Roman" w:eastAsiaTheme="minorEastAsia" w:hAnsi="Times New Roman" w:cs="Times New Roman"/>
          <w:sz w:val="24"/>
          <w:szCs w:val="24"/>
        </w:rPr>
        <w:fldChar w:fldCharType="separate"/>
      </w:r>
      <w:r w:rsidR="001A7B90">
        <w:rPr>
          <w:rFonts w:ascii="Times New Roman" w:eastAsiaTheme="minorEastAsia" w:hAnsi="Times New Roman" w:cs="Times New Roman"/>
          <w:noProof/>
          <w:sz w:val="24"/>
          <w:szCs w:val="24"/>
        </w:rPr>
        <w:t>(Heijnen et al., 1992)</w:t>
      </w:r>
      <w:r w:rsidR="001A7B90"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 xml:space="preserve">. </w:t>
      </w:r>
    </w:p>
    <w:p w:rsidR="003565B5" w:rsidRPr="00140606" w:rsidRDefault="003565B5" w:rsidP="00140606">
      <w:pPr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140606">
        <w:rPr>
          <w:rFonts w:ascii="Times New Roman" w:eastAsiaTheme="minorEastAsia" w:hAnsi="Times New Roman" w:cs="Times New Roman"/>
          <w:sz w:val="24"/>
          <w:szCs w:val="24"/>
        </w:rPr>
        <w:t>We can now compute the maximum growth yield by combining the catabolic, anabolic and dissipation free energies</w:t>
      </w:r>
    </w:p>
    <w:p w:rsidR="003565B5" w:rsidRPr="00140606" w:rsidRDefault="00EE3519" w:rsidP="00140606">
      <w:pPr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XS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∆G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at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∆G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na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+</m:t>
            </m:r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∆G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dis</m:t>
                </m:r>
              </m:sub>
            </m:sSub>
          </m:den>
        </m:f>
      </m:oMath>
      <w:r w:rsidR="003565B5"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6D1308" w:rsidRPr="00140606">
        <w:rPr>
          <w:rFonts w:ascii="Times New Roman" w:eastAsiaTheme="minorEastAsia" w:hAnsi="Times New Roman" w:cs="Times New Roman"/>
          <w:sz w:val="24"/>
          <w:szCs w:val="24"/>
        </w:rPr>
        <w:t>= 0.067 C-mole biomass/ mole NH</w:t>
      </w:r>
      <w:r w:rsidR="006D1308" w:rsidRPr="00140606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3</w:t>
      </w:r>
    </w:p>
    <w:p w:rsidR="003565B5" w:rsidRPr="00140606" w:rsidRDefault="003565B5" w:rsidP="00140606">
      <w:pPr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140606">
        <w:rPr>
          <w:rFonts w:ascii="Times New Roman" w:eastAsiaTheme="minorEastAsia" w:hAnsi="Times New Roman" w:cs="Times New Roman"/>
          <w:sz w:val="24"/>
          <w:szCs w:val="24"/>
        </w:rPr>
        <w:t xml:space="preserve">The overall growth reaction </w:t>
      </w:r>
      <w:r w:rsidR="0086481C" w:rsidRPr="00140606">
        <w:rPr>
          <w:rFonts w:ascii="Times New Roman" w:eastAsiaTheme="minorEastAsia" w:hAnsi="Times New Roman" w:cs="Times New Roman"/>
          <w:sz w:val="24"/>
          <w:szCs w:val="24"/>
        </w:rPr>
        <w:t>(R</w:t>
      </w:r>
      <w:r w:rsidR="0086481C" w:rsidRPr="00140606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OVG</w:t>
      </w:r>
      <w:r w:rsidR="0086481C" w:rsidRPr="00140606">
        <w:rPr>
          <w:rFonts w:ascii="Times New Roman" w:eastAsiaTheme="minorEastAsia" w:hAnsi="Times New Roman" w:cs="Times New Roman"/>
          <w:sz w:val="24"/>
          <w:szCs w:val="24"/>
        </w:rPr>
        <w:t>)</w:t>
      </w:r>
      <w:r w:rsidR="00B4139C"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gramStart"/>
      <w:r w:rsidRPr="00140606">
        <w:rPr>
          <w:rFonts w:ascii="Times New Roman" w:eastAsiaTheme="minorEastAsia" w:hAnsi="Times New Roman" w:cs="Times New Roman"/>
          <w:sz w:val="24"/>
          <w:szCs w:val="24"/>
        </w:rPr>
        <w:t>is obtained</w:t>
      </w:r>
      <w:proofErr w:type="gramEnd"/>
      <w:r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by running the catabolism </w:t>
      </w:r>
      <w:r w:rsidR="006D1308" w:rsidRPr="00140606">
        <w:rPr>
          <w:rFonts w:ascii="Times New Roman" w:eastAsiaTheme="minorEastAsia" w:hAnsi="Times New Roman" w:cs="Times New Roman"/>
          <w:sz w:val="24"/>
          <w:szCs w:val="24"/>
        </w:rPr>
        <w:t>λ (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>1/Y</w:t>
      </w:r>
      <w:r w:rsidRPr="00140606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XS</w:t>
      </w:r>
      <w:r w:rsidR="006D1308" w:rsidRPr="00140606">
        <w:rPr>
          <w:rFonts w:ascii="Times New Roman" w:eastAsiaTheme="minorEastAsia" w:hAnsi="Times New Roman" w:cs="Times New Roman"/>
          <w:sz w:val="24"/>
          <w:szCs w:val="24"/>
        </w:rPr>
        <w:t>)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times and adding it to the anabolism:</w:t>
      </w:r>
    </w:p>
    <w:p w:rsidR="003565B5" w:rsidRPr="00140606" w:rsidRDefault="0086481C" w:rsidP="00140606">
      <w:pPr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140606">
        <w:rPr>
          <w:rFonts w:ascii="Times New Roman" w:eastAsiaTheme="minorEastAsia" w:hAnsi="Times New Roman" w:cs="Times New Roman"/>
          <w:sz w:val="24"/>
          <w:szCs w:val="24"/>
        </w:rPr>
        <w:t>R</w:t>
      </w:r>
      <w:r w:rsidR="003565B5" w:rsidRPr="00140606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OVG</w:t>
      </w:r>
      <w:r w:rsidR="003565B5"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= </w:t>
      </w:r>
      <w:proofErr w:type="spellStart"/>
      <w:r w:rsidRPr="00140606">
        <w:rPr>
          <w:rFonts w:ascii="Times New Roman" w:eastAsiaTheme="minorEastAsia" w:hAnsi="Times New Roman" w:cs="Times New Roman"/>
          <w:sz w:val="24"/>
          <w:szCs w:val="24"/>
        </w:rPr>
        <w:t>R</w:t>
      </w:r>
      <w:r w:rsidR="003565B5" w:rsidRPr="00140606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Ana</w:t>
      </w:r>
      <w:proofErr w:type="spellEnd"/>
      <w:r w:rsidR="003565B5"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+ 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>λ</w:t>
      </w:r>
      <w:r w:rsidR="00A53E7C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 w:rsidRPr="00140606">
        <w:rPr>
          <w:rFonts w:ascii="Times New Roman" w:eastAsiaTheme="minorEastAsia" w:hAnsi="Times New Roman" w:cs="Times New Roman"/>
          <w:sz w:val="24"/>
          <w:szCs w:val="24"/>
        </w:rPr>
        <w:t>R</w:t>
      </w:r>
      <w:r w:rsidR="003565B5" w:rsidRPr="00140606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Cat</w:t>
      </w:r>
      <w:proofErr w:type="spellEnd"/>
      <w:r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="0000309B">
        <w:rPr>
          <w:rFonts w:ascii="Times New Roman" w:eastAsiaTheme="minorEastAsia" w:hAnsi="Times New Roman" w:cs="Times New Roman"/>
          <w:sz w:val="24"/>
          <w:szCs w:val="24"/>
        </w:rPr>
        <w:tab/>
      </w:r>
      <w:r w:rsidR="0000309B">
        <w:rPr>
          <w:rFonts w:ascii="Times New Roman" w:eastAsiaTheme="minorEastAsia" w:hAnsi="Times New Roman" w:cs="Times New Roman"/>
          <w:sz w:val="24"/>
          <w:szCs w:val="24"/>
        </w:rPr>
        <w:tab/>
        <w:t xml:space="preserve">           (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>S4</w:t>
      </w:r>
      <w:r w:rsidR="0000309B">
        <w:rPr>
          <w:rFonts w:ascii="Times New Roman" w:eastAsiaTheme="minorEastAsia" w:hAnsi="Times New Roman" w:cs="Times New Roman"/>
          <w:sz w:val="24"/>
          <w:szCs w:val="24"/>
        </w:rPr>
        <w:t>)</w:t>
      </w:r>
    </w:p>
    <w:p w:rsidR="0086481C" w:rsidRPr="00140606" w:rsidRDefault="0086481C" w:rsidP="00140606">
      <w:pPr>
        <w:jc w:val="both"/>
        <w:rPr>
          <w:rFonts w:ascii="Times New Roman" w:eastAsiaTheme="minorEastAsia" w:hAnsi="Times New Roman" w:cs="Times New Roman"/>
          <w:sz w:val="24"/>
          <w:szCs w:val="24"/>
          <w:vertAlign w:val="subscript"/>
        </w:rPr>
      </w:pPr>
      <w:r w:rsidRPr="00140606">
        <w:rPr>
          <w:rFonts w:ascii="Times New Roman" w:eastAsiaTheme="minorEastAsia" w:hAnsi="Times New Roman" w:cs="Times New Roman"/>
          <w:sz w:val="24"/>
          <w:szCs w:val="24"/>
        </w:rPr>
        <w:t>15.86 NH</w:t>
      </w:r>
      <w:r w:rsidRPr="00140606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3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+ HCO</w:t>
      </w:r>
      <w:r w:rsidRPr="00140606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3</w:t>
      </w:r>
      <w:r w:rsidRPr="00140606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-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+ 22.46O</w:t>
      </w:r>
      <w:r w:rsidRPr="00140606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2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>→ CH</w:t>
      </w:r>
      <w:r w:rsidRPr="00140606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1.8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>O</w:t>
      </w:r>
      <w:r w:rsidRPr="00140606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0.5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>N</w:t>
      </w:r>
      <w:r w:rsidRPr="00140606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 xml:space="preserve">0.2 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>+ 15.96 H</w:t>
      </w:r>
      <w:r w:rsidRPr="00140606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2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>O + 15.66NO</w:t>
      </w:r>
      <w:r w:rsidRPr="00140606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 xml:space="preserve">2- 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>+ 14.66H</w:t>
      </w:r>
      <w:r w:rsidRPr="00140606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+</w:t>
      </w:r>
      <w:r w:rsidRPr="00140606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ab/>
      </w:r>
      <w:r w:rsidRPr="00140606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ab/>
      </w:r>
      <w:r w:rsidR="00140606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 xml:space="preserve">              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>R</w:t>
      </w:r>
      <w:r w:rsidRPr="00140606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OVG</w:t>
      </w:r>
    </w:p>
    <w:p w:rsidR="000233F0" w:rsidRPr="00140606" w:rsidRDefault="006124AF" w:rsidP="00140606">
      <w:pPr>
        <w:pStyle w:val="ListParagraph"/>
        <w:numPr>
          <w:ilvl w:val="0"/>
          <w:numId w:val="1"/>
        </w:numPr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Supplementary R</w:t>
      </w:r>
      <w:r w:rsidR="00E43D7C" w:rsidRPr="00140606">
        <w:rPr>
          <w:rFonts w:ascii="Times New Roman" w:eastAsiaTheme="minorEastAsia" w:hAnsi="Times New Roman" w:cs="Times New Roman"/>
          <w:sz w:val="24"/>
          <w:szCs w:val="24"/>
        </w:rPr>
        <w:t>esults</w:t>
      </w:r>
    </w:p>
    <w:p w:rsidR="0008767B" w:rsidRDefault="0008767B" w:rsidP="00140606">
      <w:pPr>
        <w:pStyle w:val="ListParagraph"/>
        <w:numPr>
          <w:ilvl w:val="1"/>
          <w:numId w:val="1"/>
        </w:numPr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140606">
        <w:rPr>
          <w:rFonts w:ascii="Times New Roman" w:eastAsiaTheme="minorEastAsia" w:hAnsi="Times New Roman" w:cs="Times New Roman"/>
          <w:sz w:val="24"/>
          <w:szCs w:val="24"/>
        </w:rPr>
        <w:t>Nitrification</w:t>
      </w:r>
    </w:p>
    <w:p w:rsidR="00140606" w:rsidRPr="00140606" w:rsidRDefault="00140606" w:rsidP="00140606">
      <w:pPr>
        <w:pStyle w:val="ListParagraph"/>
        <w:numPr>
          <w:ilvl w:val="2"/>
          <w:numId w:val="1"/>
        </w:numPr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Reactor coupling</w:t>
      </w:r>
    </w:p>
    <w:p w:rsidR="00106E95" w:rsidRPr="00140606" w:rsidRDefault="00106E95" w:rsidP="00140606">
      <w:pPr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140606">
        <w:rPr>
          <w:rFonts w:ascii="Times New Roman" w:eastAsiaTheme="minorEastAsia" w:hAnsi="Times New Roman" w:cs="Times New Roman"/>
          <w:sz w:val="24"/>
          <w:szCs w:val="24"/>
        </w:rPr>
        <w:t xml:space="preserve">The </w:t>
      </w:r>
      <w:r w:rsidR="0008767B" w:rsidRPr="00140606">
        <w:rPr>
          <w:rFonts w:ascii="Times New Roman" w:eastAsiaTheme="minorEastAsia" w:hAnsi="Times New Roman" w:cs="Times New Roman"/>
          <w:sz w:val="24"/>
          <w:szCs w:val="24"/>
        </w:rPr>
        <w:t xml:space="preserve">effect of using fixed top boundary conditions vs. updating them function of the biofilm activity is apparent from Fig. S1. The 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 xml:space="preserve">biomass concentration profiles </w:t>
      </w:r>
      <w:r w:rsidR="0008767B" w:rsidRPr="00140606">
        <w:rPr>
          <w:rFonts w:ascii="Times New Roman" w:eastAsiaTheme="minorEastAsia" w:hAnsi="Times New Roman" w:cs="Times New Roman"/>
          <w:sz w:val="24"/>
          <w:szCs w:val="24"/>
        </w:rPr>
        <w:t>differ significantly between the two cases, showing</w:t>
      </w:r>
      <w:r w:rsidR="0044140E"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a</w:t>
      </w:r>
      <w:r w:rsidR="0008767B"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44140E" w:rsidRPr="00140606">
        <w:rPr>
          <w:rFonts w:ascii="Times New Roman" w:eastAsiaTheme="minorEastAsia" w:hAnsi="Times New Roman" w:cs="Times New Roman"/>
          <w:sz w:val="24"/>
          <w:szCs w:val="24"/>
        </w:rPr>
        <w:t>thriving active biomass population in case of the latter simulation</w:t>
      </w:r>
      <w:r w:rsidR="0008767B" w:rsidRPr="00140606">
        <w:rPr>
          <w:rFonts w:ascii="Times New Roman" w:eastAsiaTheme="minorEastAsia" w:hAnsi="Times New Roman" w:cs="Times New Roman"/>
          <w:sz w:val="24"/>
          <w:szCs w:val="24"/>
        </w:rPr>
        <w:t>.</w:t>
      </w:r>
    </w:p>
    <w:p w:rsidR="0008767B" w:rsidRPr="00140606" w:rsidRDefault="0008767B" w:rsidP="00140606">
      <w:pPr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140606">
        <w:rPr>
          <w:rFonts w:ascii="Times New Roman" w:eastAsiaTheme="minorEastAsia" w:hAnsi="Times New Roman" w:cs="Times New Roman"/>
          <w:noProof/>
          <w:sz w:val="24"/>
          <w:szCs w:val="24"/>
          <w:lang w:eastAsia="en-GB"/>
        </w:rPr>
        <w:lastRenderedPageBreak/>
        <w:drawing>
          <wp:inline distT="0" distB="0" distL="0" distR="0" wp14:anchorId="6B48E432">
            <wp:extent cx="6541977" cy="210083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54889" cy="210497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303196" w:rsidRPr="00140606" w:rsidRDefault="00303196" w:rsidP="00140606">
      <w:pPr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140606">
        <w:rPr>
          <w:rFonts w:ascii="Times New Roman" w:eastAsiaTheme="minorEastAsia" w:hAnsi="Times New Roman" w:cs="Times New Roman"/>
          <w:sz w:val="24"/>
          <w:szCs w:val="24"/>
        </w:rPr>
        <w:t>Figure S1. Biomass concentrations vs. time for simulation 1a and 2a</w:t>
      </w:r>
    </w:p>
    <w:p w:rsidR="00140606" w:rsidRPr="00140606" w:rsidRDefault="00140606" w:rsidP="00140606">
      <w:pPr>
        <w:pStyle w:val="ListParagraph"/>
        <w:numPr>
          <w:ilvl w:val="2"/>
          <w:numId w:val="1"/>
        </w:numPr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pH influence</w:t>
      </w:r>
    </w:p>
    <w:p w:rsidR="0044140E" w:rsidRPr="00140606" w:rsidRDefault="0044140E" w:rsidP="00140606">
      <w:pPr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140606">
        <w:rPr>
          <w:rFonts w:ascii="Times New Roman" w:eastAsiaTheme="minorEastAsia" w:hAnsi="Times New Roman" w:cs="Times New Roman"/>
          <w:sz w:val="24"/>
          <w:szCs w:val="24"/>
        </w:rPr>
        <w:t>The pH has a strong influence on the overall growth rate of the biofilm and a less pronounced one on the biofilm composition.</w:t>
      </w:r>
      <w:r w:rsidR="00303196"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The three systems are reaching the 250 µ</w:t>
      </w:r>
      <w:r w:rsidR="005B0DA1" w:rsidRPr="00140606">
        <w:rPr>
          <w:rFonts w:ascii="Times New Roman" w:eastAsiaTheme="minorEastAsia" w:hAnsi="Times New Roman" w:cs="Times New Roman"/>
          <w:sz w:val="24"/>
          <w:szCs w:val="24"/>
        </w:rPr>
        <w:t>m-imposed</w:t>
      </w:r>
      <w:r w:rsidR="00303196"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height at different time steps, while </w:t>
      </w:r>
      <w:r w:rsidR="00231037">
        <w:rPr>
          <w:rFonts w:ascii="Times New Roman" w:eastAsiaTheme="minorEastAsia" w:hAnsi="Times New Roman" w:cs="Times New Roman"/>
          <w:sz w:val="24"/>
          <w:szCs w:val="24"/>
        </w:rPr>
        <w:t xml:space="preserve">the </w:t>
      </w:r>
      <w:r w:rsidR="00303196" w:rsidRPr="00140606">
        <w:rPr>
          <w:rFonts w:ascii="Times New Roman" w:eastAsiaTheme="minorEastAsia" w:hAnsi="Times New Roman" w:cs="Times New Roman"/>
          <w:sz w:val="24"/>
          <w:szCs w:val="24"/>
        </w:rPr>
        <w:t xml:space="preserve">biomass concentration and </w:t>
      </w:r>
      <w:r w:rsidR="00CD1DC3" w:rsidRPr="00140606">
        <w:rPr>
          <w:rFonts w:ascii="Times New Roman" w:eastAsiaTheme="minorEastAsia" w:hAnsi="Times New Roman" w:cs="Times New Roman"/>
          <w:sz w:val="24"/>
          <w:szCs w:val="24"/>
        </w:rPr>
        <w:t xml:space="preserve">the </w:t>
      </w:r>
      <w:r w:rsidR="00303196" w:rsidRPr="00140606">
        <w:rPr>
          <w:rFonts w:ascii="Times New Roman" w:eastAsiaTheme="minorEastAsia" w:hAnsi="Times New Roman" w:cs="Times New Roman"/>
          <w:sz w:val="24"/>
          <w:szCs w:val="24"/>
        </w:rPr>
        <w:t>ratio between the two agent types were similar for all cases.</w:t>
      </w:r>
    </w:p>
    <w:p w:rsidR="0008767B" w:rsidRPr="00140606" w:rsidRDefault="0008767B" w:rsidP="00140606">
      <w:pPr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140606">
        <w:rPr>
          <w:rFonts w:ascii="Times New Roman" w:eastAsiaTheme="minorEastAsia" w:hAnsi="Times New Roman" w:cs="Times New Roman"/>
          <w:noProof/>
          <w:sz w:val="24"/>
          <w:szCs w:val="24"/>
          <w:lang w:eastAsia="en-GB"/>
        </w:rPr>
        <w:drawing>
          <wp:inline distT="0" distB="0" distL="0" distR="0" wp14:anchorId="3918EF46">
            <wp:extent cx="6487795" cy="2088684"/>
            <wp:effectExtent l="0" t="0" r="8255" b="698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48407" cy="210819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303196" w:rsidRPr="00140606" w:rsidRDefault="00303196" w:rsidP="00140606">
      <w:pPr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140606">
        <w:rPr>
          <w:rFonts w:ascii="Times New Roman" w:eastAsiaTheme="minorEastAsia" w:hAnsi="Times New Roman" w:cs="Times New Roman"/>
          <w:sz w:val="24"/>
          <w:szCs w:val="24"/>
        </w:rPr>
        <w:t>Figure S2. Biomass concentrations vs. time for simulation 2a, 4a and 5a</w:t>
      </w:r>
    </w:p>
    <w:p w:rsidR="00C74AA3" w:rsidRDefault="00303196" w:rsidP="00140606">
      <w:pPr>
        <w:pStyle w:val="ListParagraph"/>
        <w:numPr>
          <w:ilvl w:val="1"/>
          <w:numId w:val="1"/>
        </w:numPr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140606">
        <w:rPr>
          <w:rFonts w:ascii="Times New Roman" w:eastAsiaTheme="minorEastAsia" w:hAnsi="Times New Roman" w:cs="Times New Roman"/>
          <w:sz w:val="24"/>
          <w:szCs w:val="24"/>
        </w:rPr>
        <w:t>Anaerobic digestion</w:t>
      </w:r>
    </w:p>
    <w:p w:rsidR="00140606" w:rsidRPr="00140606" w:rsidRDefault="00140606" w:rsidP="00140606">
      <w:pPr>
        <w:pStyle w:val="ListParagraph"/>
        <w:numPr>
          <w:ilvl w:val="2"/>
          <w:numId w:val="1"/>
        </w:numPr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pH influence</w:t>
      </w:r>
    </w:p>
    <w:p w:rsidR="00C74AA3" w:rsidRDefault="00C74AA3" w:rsidP="00140606">
      <w:pPr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140606">
        <w:rPr>
          <w:rFonts w:ascii="Times New Roman" w:eastAsiaTheme="minorEastAsia" w:hAnsi="Times New Roman" w:cs="Times New Roman"/>
          <w:sz w:val="24"/>
          <w:szCs w:val="24"/>
        </w:rPr>
        <w:t xml:space="preserve">Unlike the nitrification case, </w:t>
      </w:r>
      <w:r w:rsidR="005B0DA1" w:rsidRPr="00140606">
        <w:rPr>
          <w:rFonts w:ascii="Times New Roman" w:eastAsiaTheme="minorEastAsia" w:hAnsi="Times New Roman" w:cs="Times New Roman"/>
          <w:sz w:val="24"/>
          <w:szCs w:val="24"/>
        </w:rPr>
        <w:t>the pH control st</w:t>
      </w:r>
      <w:r w:rsidR="00CD1DC3" w:rsidRPr="00140606">
        <w:rPr>
          <w:rFonts w:ascii="Times New Roman" w:eastAsiaTheme="minorEastAsia" w:hAnsi="Times New Roman" w:cs="Times New Roman"/>
          <w:sz w:val="24"/>
          <w:szCs w:val="24"/>
        </w:rPr>
        <w:t>r</w:t>
      </w:r>
      <w:r w:rsidR="005B0DA1" w:rsidRPr="00140606">
        <w:rPr>
          <w:rFonts w:ascii="Times New Roman" w:eastAsiaTheme="minorEastAsia" w:hAnsi="Times New Roman" w:cs="Times New Roman"/>
          <w:sz w:val="24"/>
          <w:szCs w:val="24"/>
        </w:rPr>
        <w:t xml:space="preserve">ategy (i.e. 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>allowing the pH to vary natural</w:t>
      </w:r>
      <w:r w:rsidR="005B0DA1" w:rsidRPr="00140606">
        <w:rPr>
          <w:rFonts w:ascii="Times New Roman" w:eastAsiaTheme="minorEastAsia" w:hAnsi="Times New Roman" w:cs="Times New Roman"/>
          <w:sz w:val="24"/>
          <w:szCs w:val="24"/>
        </w:rPr>
        <w:t>ly and attempting to maintain a constant pH in the biofilm</w:t>
      </w:r>
      <w:r w:rsidR="00140606">
        <w:rPr>
          <w:rFonts w:ascii="Times New Roman" w:eastAsiaTheme="minorEastAsia" w:hAnsi="Times New Roman" w:cs="Times New Roman"/>
          <w:sz w:val="24"/>
          <w:szCs w:val="24"/>
        </w:rPr>
        <w:t xml:space="preserve"> – Fig. S3</w:t>
      </w:r>
      <w:r w:rsidR="005B0DA1" w:rsidRPr="00140606">
        <w:rPr>
          <w:rFonts w:ascii="Times New Roman" w:eastAsiaTheme="minorEastAsia" w:hAnsi="Times New Roman" w:cs="Times New Roman"/>
          <w:sz w:val="24"/>
          <w:szCs w:val="24"/>
        </w:rPr>
        <w:t xml:space="preserve">) 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>does not produce large differences in biomass concentrations or soluble species profiles.</w:t>
      </w:r>
      <w:r w:rsidR="00140606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:rsidR="0039687B" w:rsidRDefault="0039687B" w:rsidP="00140606">
      <w:pPr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39687B">
        <w:rPr>
          <w:rFonts w:ascii="Times New Roman" w:eastAsiaTheme="minorEastAsia" w:hAnsi="Times New Roman" w:cs="Times New Roman"/>
          <w:noProof/>
          <w:sz w:val="24"/>
          <w:szCs w:val="24"/>
          <w:lang w:eastAsia="en-GB"/>
        </w:rPr>
        <w:drawing>
          <wp:inline distT="0" distB="0" distL="0" distR="0">
            <wp:extent cx="2362200" cy="2362200"/>
            <wp:effectExtent l="0" t="0" r="0" b="0"/>
            <wp:docPr id="9" name="Picture 9" descr="H:\Downloads\Code versions\Plotting\pHADsup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:\Downloads\Code versions\Plotting\pHADsup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62789" cy="23627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268F1" w:rsidRDefault="0039687B" w:rsidP="00140606">
      <w:pPr>
        <w:jc w:val="both"/>
        <w:rPr>
          <w:rFonts w:ascii="Times New Roman" w:hAnsi="Times New Roman" w:cs="Times New Roman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Figure S3. </w:t>
      </w:r>
      <w:proofErr w:type="gramStart"/>
      <w:r w:rsidR="005268F1" w:rsidRPr="00187314">
        <w:rPr>
          <w:rFonts w:ascii="Times New Roman" w:hAnsi="Times New Roman" w:cs="Times New Roman"/>
          <w:szCs w:val="24"/>
          <w:lang w:eastAsia="en-GB"/>
        </w:rPr>
        <w:t>pH</w:t>
      </w:r>
      <w:proofErr w:type="gramEnd"/>
      <w:r w:rsidR="005268F1" w:rsidRPr="00187314">
        <w:rPr>
          <w:rFonts w:ascii="Times New Roman" w:hAnsi="Times New Roman" w:cs="Times New Roman"/>
          <w:szCs w:val="24"/>
          <w:lang w:eastAsia="en-GB"/>
        </w:rPr>
        <w:t xml:space="preserve"> profiles </w:t>
      </w:r>
      <w:r w:rsidR="005268F1" w:rsidRPr="00187314">
        <w:rPr>
          <w:rFonts w:ascii="Times New Roman" w:hAnsi="Times New Roman" w:cs="Times New Roman"/>
          <w:szCs w:val="24"/>
        </w:rPr>
        <w:t xml:space="preserve">– </w:t>
      </w:r>
      <w:r w:rsidR="005268F1">
        <w:rPr>
          <w:rFonts w:ascii="Times New Roman" w:hAnsi="Times New Roman" w:cs="Times New Roman"/>
          <w:szCs w:val="24"/>
        </w:rPr>
        <w:t xml:space="preserve">in the Oz direction </w:t>
      </w:r>
      <w:r w:rsidR="005268F1" w:rsidRPr="00CB49EC">
        <w:rPr>
          <w:rFonts w:ascii="Times New Roman" w:hAnsi="Times New Roman" w:cs="Times New Roman"/>
          <w:szCs w:val="24"/>
        </w:rPr>
        <w:t xml:space="preserve">at </w:t>
      </w:r>
      <w:r w:rsidR="005268F1">
        <w:rPr>
          <w:rFonts w:ascii="Times New Roman" w:hAnsi="Times New Roman" w:cs="Times New Roman"/>
          <w:szCs w:val="24"/>
        </w:rPr>
        <w:t>coordinates x = 50</w:t>
      </w:r>
      <w:r w:rsidR="005268F1" w:rsidRPr="006B3755">
        <w:rPr>
          <w:rFonts w:ascii="Times New Roman" w:hAnsi="Times New Roman" w:cs="Times New Roman"/>
          <w:szCs w:val="24"/>
        </w:rPr>
        <w:t xml:space="preserve"> </w:t>
      </w:r>
      <w:r w:rsidR="005268F1" w:rsidRPr="00CB49EC">
        <w:rPr>
          <w:rFonts w:ascii="Times New Roman" w:hAnsi="Times New Roman" w:cs="Times New Roman"/>
          <w:szCs w:val="24"/>
        </w:rPr>
        <w:t>µm</w:t>
      </w:r>
      <w:r w:rsidR="005268F1">
        <w:rPr>
          <w:rFonts w:ascii="Times New Roman" w:hAnsi="Times New Roman" w:cs="Times New Roman"/>
          <w:szCs w:val="24"/>
        </w:rPr>
        <w:t xml:space="preserve"> and </w:t>
      </w:r>
      <w:r w:rsidR="005268F1" w:rsidRPr="00CB49EC">
        <w:rPr>
          <w:rFonts w:ascii="Times New Roman" w:hAnsi="Times New Roman" w:cs="Times New Roman"/>
          <w:szCs w:val="24"/>
        </w:rPr>
        <w:t xml:space="preserve">y = 10 µm inside the </w:t>
      </w:r>
      <w:r w:rsidR="005268F1">
        <w:rPr>
          <w:rFonts w:ascii="Times New Roman" w:hAnsi="Times New Roman" w:cs="Times New Roman"/>
          <w:szCs w:val="24"/>
        </w:rPr>
        <w:t xml:space="preserve">anaerobic </w:t>
      </w:r>
      <w:r w:rsidR="005268F1" w:rsidRPr="00CB49EC">
        <w:rPr>
          <w:rFonts w:ascii="Times New Roman" w:hAnsi="Times New Roman" w:cs="Times New Roman"/>
          <w:szCs w:val="24"/>
        </w:rPr>
        <w:t>biofilm</w:t>
      </w:r>
      <w:r w:rsidR="005268F1">
        <w:rPr>
          <w:rFonts w:ascii="Times New Roman" w:hAnsi="Times New Roman" w:cs="Times New Roman"/>
          <w:szCs w:val="24"/>
        </w:rPr>
        <w:t xml:space="preserve"> </w:t>
      </w:r>
    </w:p>
    <w:p w:rsidR="00C74AA3" w:rsidRPr="00140606" w:rsidRDefault="00C74AA3" w:rsidP="00140606">
      <w:pPr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140606">
        <w:rPr>
          <w:rFonts w:ascii="Times New Roman" w:eastAsiaTheme="minorEastAsia" w:hAnsi="Times New Roman" w:cs="Times New Roman"/>
          <w:sz w:val="24"/>
          <w:szCs w:val="24"/>
        </w:rPr>
        <w:lastRenderedPageBreak/>
        <w:t>The soluble species concentrations differ subtly between the two simulations</w:t>
      </w:r>
      <w:r w:rsidR="00140606">
        <w:rPr>
          <w:rFonts w:ascii="Times New Roman" w:eastAsiaTheme="minorEastAsia" w:hAnsi="Times New Roman" w:cs="Times New Roman"/>
          <w:sz w:val="24"/>
          <w:szCs w:val="24"/>
        </w:rPr>
        <w:t>;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Fig. S</w:t>
      </w:r>
      <w:r w:rsidR="00140606">
        <w:rPr>
          <w:rFonts w:ascii="Times New Roman" w:eastAsiaTheme="minorEastAsia" w:hAnsi="Times New Roman" w:cs="Times New Roman"/>
          <w:sz w:val="24"/>
          <w:szCs w:val="24"/>
        </w:rPr>
        <w:t>4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present</w:t>
      </w:r>
      <w:r w:rsidR="00140606">
        <w:rPr>
          <w:rFonts w:ascii="Times New Roman" w:eastAsiaTheme="minorEastAsia" w:hAnsi="Times New Roman" w:cs="Times New Roman"/>
          <w:sz w:val="24"/>
          <w:szCs w:val="24"/>
        </w:rPr>
        <w:t>s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the percentage variation</w:t>
      </w:r>
      <w:r w:rsidR="00E02108" w:rsidRPr="00140606">
        <w:rPr>
          <w:rFonts w:ascii="Times New Roman" w:eastAsiaTheme="minorEastAsia" w:hAnsi="Times New Roman" w:cs="Times New Roman"/>
          <w:sz w:val="24"/>
          <w:szCs w:val="24"/>
        </w:rPr>
        <w:t xml:space="preserve">, </w:t>
      </w:r>
      <w:r w:rsidR="005B0DA1" w:rsidRPr="00140606">
        <w:rPr>
          <w:rFonts w:ascii="Times New Roman" w:eastAsiaTheme="minorEastAsia" w:hAnsi="Times New Roman" w:cs="Times New Roman"/>
          <w:sz w:val="24"/>
          <w:szCs w:val="24"/>
        </w:rPr>
        <w:t xml:space="preserve">computed using eq. </w:t>
      </w:r>
      <w:r w:rsidR="00E02108" w:rsidRPr="00140606">
        <w:rPr>
          <w:rFonts w:ascii="Times New Roman" w:eastAsiaTheme="minorEastAsia" w:hAnsi="Times New Roman" w:cs="Times New Roman"/>
          <w:sz w:val="24"/>
          <w:szCs w:val="24"/>
        </w:rPr>
        <w:t>(</w:t>
      </w:r>
      <w:r w:rsidR="005B0DA1" w:rsidRPr="00140606">
        <w:rPr>
          <w:rFonts w:ascii="Times New Roman" w:eastAsiaTheme="minorEastAsia" w:hAnsi="Times New Roman" w:cs="Times New Roman"/>
          <w:sz w:val="24"/>
          <w:szCs w:val="24"/>
        </w:rPr>
        <w:t>S</w:t>
      </w:r>
      <w:r w:rsidR="009A0599" w:rsidRPr="00140606">
        <w:rPr>
          <w:rFonts w:ascii="Times New Roman" w:eastAsiaTheme="minorEastAsia" w:hAnsi="Times New Roman" w:cs="Times New Roman"/>
          <w:sz w:val="24"/>
          <w:szCs w:val="24"/>
        </w:rPr>
        <w:t>5</w:t>
      </w:r>
      <w:r w:rsidR="005B0DA1" w:rsidRPr="00140606">
        <w:rPr>
          <w:rFonts w:ascii="Times New Roman" w:eastAsiaTheme="minorEastAsia" w:hAnsi="Times New Roman" w:cs="Times New Roman"/>
          <w:sz w:val="24"/>
          <w:szCs w:val="24"/>
        </w:rPr>
        <w:t>)</w:t>
      </w:r>
      <w:r w:rsidR="00E02108" w:rsidRPr="00140606">
        <w:rPr>
          <w:rFonts w:ascii="Times New Roman" w:eastAsiaTheme="minorEastAsia" w:hAnsi="Times New Roman" w:cs="Times New Roman"/>
          <w:sz w:val="24"/>
          <w:szCs w:val="24"/>
        </w:rPr>
        <w:t xml:space="preserve">, 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 xml:space="preserve">between </w:t>
      </w:r>
      <w:r w:rsidR="005B0DA1" w:rsidRPr="00140606">
        <w:rPr>
          <w:rFonts w:ascii="Times New Roman" w:eastAsiaTheme="minorEastAsia" w:hAnsi="Times New Roman" w:cs="Times New Roman"/>
          <w:sz w:val="24"/>
          <w:szCs w:val="24"/>
        </w:rPr>
        <w:t>them.</w:t>
      </w:r>
    </w:p>
    <w:p w:rsidR="00C74AA3" w:rsidRPr="00140606" w:rsidRDefault="00EE3519" w:rsidP="00140606">
      <w:pPr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varianc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%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sSubSup>
              <m:sSub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S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x,y,z</m:t>
                </m:r>
              </m:sub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Sim 1b</m:t>
                </m:r>
              </m:sup>
            </m:sSubSup>
            <m:r>
              <w:rPr>
                <w:rFonts w:ascii="Cambria Math" w:hAnsi="Cambria Math" w:cs="Times New Roman"/>
                <w:sz w:val="24"/>
                <w:szCs w:val="24"/>
              </w:rPr>
              <m:t>-</m:t>
            </m:r>
            <m:sSubSup>
              <m:sSub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S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x,y,z</m:t>
                </m:r>
              </m:sub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Sim 3b</m:t>
                </m:r>
              </m:sup>
            </m:sSubSup>
          </m:num>
          <m:den>
            <m:sSubSup>
              <m:sSub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S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x,y,z</m:t>
                </m:r>
              </m:sub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Sim 1b</m:t>
                </m:r>
              </m:sup>
            </m:sSubSup>
          </m:den>
        </m:f>
        <m:r>
          <w:rPr>
            <w:rFonts w:ascii="Cambria Math" w:hAnsi="Cambria Math" w:cs="Times New Roman"/>
            <w:sz w:val="24"/>
            <w:szCs w:val="24"/>
          </w:rPr>
          <m:t>∙100</m:t>
        </m:r>
      </m:oMath>
      <w:r w:rsidR="00C74AA3"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   </w:t>
      </w:r>
      <w:r w:rsidR="00C74AA3"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="00C74AA3"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="00C74AA3"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="00C74AA3"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="00C74AA3"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="00C74AA3"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="00C74AA3" w:rsidRPr="00140606">
        <w:rPr>
          <w:rFonts w:ascii="Times New Roman" w:eastAsiaTheme="minorEastAsia" w:hAnsi="Times New Roman" w:cs="Times New Roman"/>
          <w:sz w:val="24"/>
          <w:szCs w:val="24"/>
        </w:rPr>
        <w:tab/>
      </w:r>
      <w:r w:rsidR="00140606">
        <w:rPr>
          <w:rFonts w:ascii="Times New Roman" w:eastAsiaTheme="minorEastAsia" w:hAnsi="Times New Roman" w:cs="Times New Roman"/>
          <w:sz w:val="24"/>
          <w:szCs w:val="24"/>
        </w:rPr>
        <w:t xml:space="preserve">                                 </w:t>
      </w:r>
      <w:r w:rsidR="00C74AA3" w:rsidRPr="00140606">
        <w:rPr>
          <w:rFonts w:ascii="Times New Roman" w:eastAsiaTheme="minorEastAsia" w:hAnsi="Times New Roman" w:cs="Times New Roman"/>
          <w:sz w:val="24"/>
          <w:szCs w:val="24"/>
        </w:rPr>
        <w:t>(S</w:t>
      </w:r>
      <w:r w:rsidR="009A0599" w:rsidRPr="00140606">
        <w:rPr>
          <w:rFonts w:ascii="Times New Roman" w:eastAsiaTheme="minorEastAsia" w:hAnsi="Times New Roman" w:cs="Times New Roman"/>
          <w:sz w:val="24"/>
          <w:szCs w:val="24"/>
        </w:rPr>
        <w:t>5</w:t>
      </w:r>
      <w:r w:rsidR="00C74AA3" w:rsidRPr="00140606">
        <w:rPr>
          <w:rFonts w:ascii="Times New Roman" w:eastAsiaTheme="minorEastAsia" w:hAnsi="Times New Roman" w:cs="Times New Roman"/>
          <w:sz w:val="24"/>
          <w:szCs w:val="24"/>
        </w:rPr>
        <w:t>)</w:t>
      </w:r>
    </w:p>
    <w:p w:rsidR="005B0DA1" w:rsidRPr="00140606" w:rsidRDefault="005B0DA1" w:rsidP="00140606">
      <w:pPr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140606">
        <w:rPr>
          <w:rFonts w:ascii="Times New Roman" w:eastAsiaTheme="minorEastAsia" w:hAnsi="Times New Roman" w:cs="Times New Roman"/>
          <w:noProof/>
          <w:sz w:val="24"/>
          <w:szCs w:val="24"/>
          <w:lang w:eastAsia="en-GB"/>
        </w:rPr>
        <mc:AlternateContent>
          <mc:Choice Requires="wpg">
            <w:drawing>
              <wp:inline distT="0" distB="0" distL="0" distR="0">
                <wp:extent cx="6176790" cy="5059109"/>
                <wp:effectExtent l="0" t="0" r="0" b="8255"/>
                <wp:docPr id="4" name="Group 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176790" cy="5059109"/>
                          <a:chOff x="0" y="-48844"/>
                          <a:chExt cx="6176790" cy="5059109"/>
                        </a:xfrm>
                      </wpg:grpSpPr>
                      <pic:pic xmlns:pic="http://schemas.openxmlformats.org/drawingml/2006/picture">
                        <pic:nvPicPr>
                          <pic:cNvPr id="5" name="Picture 5"/>
                          <pic:cNvPicPr>
                            <a:picLocks noChangeAspect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3154269" y="-48844"/>
                            <a:ext cx="3022514" cy="252955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6" name="Picture 6"/>
                          <pic:cNvPicPr>
                            <a:picLocks noChangeAspect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022514" cy="252955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7" name="Picture 7"/>
                          <pic:cNvPicPr>
                            <a:picLocks noChangeAspect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3154276" y="2425051"/>
                            <a:ext cx="3022514" cy="252955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8" name="Picture 8"/>
                          <pic:cNvPicPr>
                            <a:picLocks noChangeAspect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2480710"/>
                            <a:ext cx="3022514" cy="2529555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09315B90" id="Group 6" o:spid="_x0000_s1026" style="width:486.35pt;height:398.35pt;mso-position-horizontal-relative:char;mso-position-vertical-relative:line" coordorigin=",-488" coordsize="61767,50591" o:gfxdata="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5" o:spid="_x0000_s1027" type="#_x0000_t75" style="position:absolute;left:31542;top:-488;width:30225;height:252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">
                  <v:imagedata r:id="rId13" o:title=""/>
                  <v:path arrowok="t"/>
                </v:shape>
                <v:shape id="Picture 6" o:spid="_x0000_s1028" type="#_x0000_t75" style="position:absolute;width:30225;height:252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">
                  <v:imagedata r:id="rId14" o:title=""/>
                  <v:path arrowok="t"/>
                </v:shape>
                <v:shape id="Picture 7" o:spid="_x0000_s1029" type="#_x0000_t75" style="position:absolute;left:31542;top:24250;width:30225;height:252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">
                  <v:imagedata r:id="rId15" o:title=""/>
                  <v:path arrowok="t"/>
                </v:shape>
                <v:shape id="Picture 8" o:spid="_x0000_s1030" type="#_x0000_t75" style="position:absolute;top:24807;width:30225;height:2529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">
                  <v:imagedata r:id="rId16" o:title=""/>
                  <v:path arrowok="t"/>
                </v:shape>
                <w10:anchorlock/>
              </v:group>
            </w:pict>
          </mc:Fallback>
        </mc:AlternateContent>
      </w:r>
    </w:p>
    <w:p w:rsidR="00C74AA3" w:rsidRDefault="00C74AA3" w:rsidP="00140606">
      <w:pPr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140606">
        <w:rPr>
          <w:rFonts w:ascii="Times New Roman" w:eastAsiaTheme="minorEastAsia" w:hAnsi="Times New Roman" w:cs="Times New Roman"/>
          <w:sz w:val="24"/>
          <w:szCs w:val="24"/>
        </w:rPr>
        <w:t>Figure S</w:t>
      </w:r>
      <w:r w:rsidR="00140606">
        <w:rPr>
          <w:rFonts w:ascii="Times New Roman" w:eastAsiaTheme="minorEastAsia" w:hAnsi="Times New Roman" w:cs="Times New Roman"/>
          <w:sz w:val="24"/>
          <w:szCs w:val="24"/>
        </w:rPr>
        <w:t>4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 xml:space="preserve">. The percent variance for glucose, acetate, hydrogen and methane for simulations 1b (free-varying pH) and 3b (constant pH) at t = 1000 h, as 2D slices through the computational domain, normal to the substratum at width y = 10 µm </w:t>
      </w:r>
    </w:p>
    <w:p w:rsidR="00140606" w:rsidRPr="00140606" w:rsidRDefault="00140606" w:rsidP="00140606">
      <w:pPr>
        <w:pStyle w:val="ListParagraph"/>
        <w:numPr>
          <w:ilvl w:val="2"/>
          <w:numId w:val="1"/>
        </w:numPr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Thermodynamics influence</w:t>
      </w:r>
    </w:p>
    <w:p w:rsidR="005B0DA1" w:rsidRPr="00140606" w:rsidRDefault="005B0DA1" w:rsidP="00140606">
      <w:pPr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140606">
        <w:rPr>
          <w:rFonts w:ascii="Times New Roman" w:eastAsiaTheme="minorEastAsia" w:hAnsi="Times New Roman" w:cs="Times New Roman"/>
          <w:sz w:val="24"/>
          <w:szCs w:val="24"/>
        </w:rPr>
        <w:t xml:space="preserve">For the simulations performed with (5b) and without (4b) the thermodynamics module, the total active biomass concentration </w:t>
      </w:r>
      <w:r w:rsidR="00BD22A5" w:rsidRPr="00140606">
        <w:rPr>
          <w:rFonts w:ascii="Times New Roman" w:eastAsiaTheme="minorEastAsia" w:hAnsi="Times New Roman" w:cs="Times New Roman"/>
          <w:sz w:val="24"/>
          <w:szCs w:val="24"/>
        </w:rPr>
        <w:t xml:space="preserve">was similar 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 xml:space="preserve">(Fig. </w:t>
      </w:r>
      <w:r w:rsidR="00BD22A5" w:rsidRPr="00140606">
        <w:rPr>
          <w:rFonts w:ascii="Times New Roman" w:eastAsiaTheme="minorEastAsia" w:hAnsi="Times New Roman" w:cs="Times New Roman"/>
          <w:sz w:val="24"/>
          <w:szCs w:val="24"/>
        </w:rPr>
        <w:t>S</w:t>
      </w:r>
      <w:r w:rsidR="005268F1">
        <w:rPr>
          <w:rFonts w:ascii="Times New Roman" w:eastAsiaTheme="minorEastAsia" w:hAnsi="Times New Roman" w:cs="Times New Roman"/>
          <w:sz w:val="24"/>
          <w:szCs w:val="24"/>
        </w:rPr>
        <w:t>5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>). The fixed yield biofilm</w:t>
      </w:r>
      <w:r w:rsidR="00BD22A5"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(4b)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is richer in methanogens, having twice as many hydrogen utilisers compared to simulation </w:t>
      </w:r>
      <w:r w:rsidR="00BD22A5" w:rsidRPr="00140606">
        <w:rPr>
          <w:rFonts w:ascii="Times New Roman" w:eastAsiaTheme="minorEastAsia" w:hAnsi="Times New Roman" w:cs="Times New Roman"/>
          <w:sz w:val="24"/>
          <w:szCs w:val="24"/>
        </w:rPr>
        <w:t>5b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and approximately 25% less </w:t>
      </w:r>
      <w:proofErr w:type="spellStart"/>
      <w:r w:rsidRPr="00140606">
        <w:rPr>
          <w:rFonts w:ascii="Times New Roman" w:eastAsiaTheme="minorEastAsia" w:hAnsi="Times New Roman" w:cs="Times New Roman"/>
          <w:sz w:val="24"/>
          <w:szCs w:val="24"/>
        </w:rPr>
        <w:t>acetoclastic</w:t>
      </w:r>
      <w:proofErr w:type="spellEnd"/>
      <w:r w:rsidRPr="00140606">
        <w:rPr>
          <w:rFonts w:ascii="Times New Roman" w:eastAsiaTheme="minorEastAsia" w:hAnsi="Times New Roman" w:cs="Times New Roman"/>
          <w:sz w:val="24"/>
          <w:szCs w:val="24"/>
        </w:rPr>
        <w:t xml:space="preserve"> methanogens. </w:t>
      </w:r>
    </w:p>
    <w:p w:rsidR="00C74AA3" w:rsidRPr="00140606" w:rsidRDefault="008D6421" w:rsidP="00140606">
      <w:pPr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140606">
        <w:rPr>
          <w:rFonts w:ascii="Times New Roman" w:eastAsiaTheme="minorEastAsia" w:hAnsi="Times New Roman" w:cs="Times New Roman"/>
          <w:noProof/>
          <w:sz w:val="24"/>
          <w:szCs w:val="24"/>
          <w:lang w:eastAsia="en-GB"/>
        </w:rPr>
        <w:lastRenderedPageBreak/>
        <w:drawing>
          <wp:inline distT="0" distB="0" distL="0" distR="0" wp14:anchorId="2F262821">
            <wp:extent cx="5340350" cy="5023485"/>
            <wp:effectExtent l="0" t="0" r="0" b="571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40350" cy="502348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E43D7C" w:rsidRPr="00140606" w:rsidRDefault="00E43D7C" w:rsidP="00140606">
      <w:pPr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140606">
        <w:rPr>
          <w:rFonts w:ascii="Times New Roman" w:eastAsiaTheme="minorEastAsia" w:hAnsi="Times New Roman" w:cs="Times New Roman"/>
          <w:sz w:val="24"/>
          <w:szCs w:val="24"/>
        </w:rPr>
        <w:t xml:space="preserve">Figure </w:t>
      </w:r>
      <w:r w:rsidR="008D6421" w:rsidRPr="00140606">
        <w:rPr>
          <w:rFonts w:ascii="Times New Roman" w:eastAsiaTheme="minorEastAsia" w:hAnsi="Times New Roman" w:cs="Times New Roman"/>
          <w:sz w:val="24"/>
          <w:szCs w:val="24"/>
        </w:rPr>
        <w:t>S</w:t>
      </w:r>
      <w:r w:rsidR="00140606">
        <w:rPr>
          <w:rFonts w:ascii="Times New Roman" w:eastAsiaTheme="minorEastAsia" w:hAnsi="Times New Roman" w:cs="Times New Roman"/>
          <w:sz w:val="24"/>
          <w:szCs w:val="24"/>
        </w:rPr>
        <w:t>5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 xml:space="preserve">. The concentration profiles for total biomass and each bacterial species present in the biofilm for simulations performed with (simulation </w:t>
      </w:r>
      <w:r w:rsidR="008D6421" w:rsidRPr="00140606">
        <w:rPr>
          <w:rFonts w:ascii="Times New Roman" w:eastAsiaTheme="minorEastAsia" w:hAnsi="Times New Roman" w:cs="Times New Roman"/>
          <w:sz w:val="24"/>
          <w:szCs w:val="24"/>
        </w:rPr>
        <w:t>5b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>) and without (simulation</w:t>
      </w:r>
      <w:r w:rsidR="008D6421" w:rsidRPr="00140606">
        <w:rPr>
          <w:rFonts w:ascii="Times New Roman" w:eastAsiaTheme="minorEastAsia" w:hAnsi="Times New Roman" w:cs="Times New Roman"/>
          <w:sz w:val="24"/>
          <w:szCs w:val="24"/>
        </w:rPr>
        <w:t>4b</w:t>
      </w:r>
      <w:r w:rsidRPr="00140606">
        <w:rPr>
          <w:rFonts w:ascii="Times New Roman" w:eastAsiaTheme="minorEastAsia" w:hAnsi="Times New Roman" w:cs="Times New Roman"/>
          <w:sz w:val="24"/>
          <w:szCs w:val="24"/>
        </w:rPr>
        <w:t xml:space="preserve">) the thermodynamics module </w:t>
      </w:r>
    </w:p>
    <w:p w:rsidR="00E43D7C" w:rsidRDefault="00FF20C3" w:rsidP="00140606">
      <w:pPr>
        <w:jc w:val="both"/>
        <w:rPr>
          <w:rFonts w:ascii="Times New Roman" w:eastAsiaTheme="minorEastAsia" w:hAnsi="Times New Roman" w:cs="Times New Roman"/>
          <w:sz w:val="24"/>
          <w:szCs w:val="24"/>
        </w:rPr>
      </w:pPr>
      <w:bookmarkStart w:id="0" w:name="_GoBack"/>
      <w:bookmarkEnd w:id="0"/>
      <w:r>
        <w:rPr>
          <w:rFonts w:ascii="Times New Roman" w:eastAsiaTheme="minorEastAsia" w:hAnsi="Times New Roman" w:cs="Times New Roman"/>
          <w:sz w:val="24"/>
          <w:szCs w:val="24"/>
        </w:rPr>
        <w:t>References</w:t>
      </w:r>
    </w:p>
    <w:p w:rsidR="00EE3519" w:rsidRPr="00EE3519" w:rsidRDefault="00231037" w:rsidP="00EE3519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E3519">
        <w:rPr>
          <w:rFonts w:ascii="Times New Roman" w:hAnsi="Times New Roman" w:cs="Times New Roman"/>
          <w:sz w:val="24"/>
          <w:szCs w:val="24"/>
        </w:rPr>
        <w:fldChar w:fldCharType="begin"/>
      </w:r>
      <w:r w:rsidRPr="00EE3519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EE3519">
        <w:rPr>
          <w:rFonts w:ascii="Times New Roman" w:hAnsi="Times New Roman" w:cs="Times New Roman"/>
          <w:sz w:val="24"/>
          <w:szCs w:val="24"/>
        </w:rPr>
        <w:fldChar w:fldCharType="separate"/>
      </w:r>
      <w:r w:rsidR="00EE3519" w:rsidRPr="00EE3519">
        <w:rPr>
          <w:rFonts w:ascii="Times New Roman" w:hAnsi="Times New Roman" w:cs="Times New Roman"/>
          <w:sz w:val="24"/>
          <w:szCs w:val="24"/>
        </w:rPr>
        <w:t xml:space="preserve">Heijnen, J. J., Loosdrecht, M. C. M. v. and Tijhuis, L. (1992). "A Black Box Mathematical Model to Calculate Auto- and Heterotrophic Biomass Yields Based on Gibbs Energy Dissipation." </w:t>
      </w:r>
      <w:r w:rsidR="00EE3519" w:rsidRPr="00EE3519">
        <w:rPr>
          <w:rFonts w:ascii="Times New Roman" w:hAnsi="Times New Roman" w:cs="Times New Roman"/>
          <w:sz w:val="24"/>
          <w:szCs w:val="24"/>
          <w:u w:val="single"/>
        </w:rPr>
        <w:t>Biotechnology and Bioengineering</w:t>
      </w:r>
      <w:r w:rsidR="00EE3519" w:rsidRPr="00EE3519">
        <w:rPr>
          <w:rFonts w:ascii="Times New Roman" w:hAnsi="Times New Roman" w:cs="Times New Roman"/>
          <w:sz w:val="24"/>
          <w:szCs w:val="24"/>
        </w:rPr>
        <w:t xml:space="preserve"> </w:t>
      </w:r>
      <w:r w:rsidR="00EE3519" w:rsidRPr="00EE3519">
        <w:rPr>
          <w:rFonts w:ascii="Times New Roman" w:hAnsi="Times New Roman" w:cs="Times New Roman"/>
          <w:b/>
          <w:sz w:val="24"/>
          <w:szCs w:val="24"/>
        </w:rPr>
        <w:t>40</w:t>
      </w:r>
      <w:r w:rsidR="00EE3519" w:rsidRPr="00EE3519">
        <w:rPr>
          <w:rFonts w:ascii="Times New Roman" w:hAnsi="Times New Roman" w:cs="Times New Roman"/>
          <w:sz w:val="24"/>
          <w:szCs w:val="24"/>
        </w:rPr>
        <w:t>(1992): 1139-1154.</w:t>
      </w:r>
    </w:p>
    <w:p w:rsidR="00EE3519" w:rsidRPr="00EE3519" w:rsidRDefault="00EE3519" w:rsidP="00EE3519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E3519">
        <w:rPr>
          <w:rFonts w:ascii="Times New Roman" w:hAnsi="Times New Roman" w:cs="Times New Roman"/>
          <w:sz w:val="24"/>
          <w:szCs w:val="24"/>
        </w:rPr>
        <w:t xml:space="preserve">Perry, R. H. and Green, D. W. (2008). </w:t>
      </w:r>
      <w:r w:rsidRPr="00EE3519">
        <w:rPr>
          <w:rFonts w:ascii="Times New Roman" w:hAnsi="Times New Roman" w:cs="Times New Roman"/>
          <w:sz w:val="24"/>
          <w:szCs w:val="24"/>
          <w:u w:val="single"/>
        </w:rPr>
        <w:t>Perry's chemical engineers' handbook</w:t>
      </w:r>
      <w:r w:rsidRPr="00EE3519">
        <w:rPr>
          <w:rFonts w:ascii="Times New Roman" w:hAnsi="Times New Roman" w:cs="Times New Roman"/>
          <w:sz w:val="24"/>
          <w:szCs w:val="24"/>
        </w:rPr>
        <w:t>. New York, New York : McGraw-Hill.</w:t>
      </w:r>
    </w:p>
    <w:p w:rsidR="00EE3519" w:rsidRPr="00EE3519" w:rsidRDefault="00EE3519" w:rsidP="00EE3519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E3519">
        <w:rPr>
          <w:rFonts w:ascii="Times New Roman" w:hAnsi="Times New Roman" w:cs="Times New Roman"/>
          <w:sz w:val="24"/>
          <w:szCs w:val="24"/>
        </w:rPr>
        <w:t xml:space="preserve">Picioreanu, C., Kreft, J. U. and van Loosdrecht, M. C. M. (2004). "Particle-based multidimensional multispecies Biofilm model." </w:t>
      </w:r>
      <w:r w:rsidRPr="00EE3519">
        <w:rPr>
          <w:rFonts w:ascii="Times New Roman" w:hAnsi="Times New Roman" w:cs="Times New Roman"/>
          <w:sz w:val="24"/>
          <w:szCs w:val="24"/>
          <w:u w:val="single"/>
        </w:rPr>
        <w:t>Applied and Environmental Microbiology</w:t>
      </w:r>
      <w:r w:rsidRPr="00EE3519">
        <w:rPr>
          <w:rFonts w:ascii="Times New Roman" w:hAnsi="Times New Roman" w:cs="Times New Roman"/>
          <w:sz w:val="24"/>
          <w:szCs w:val="24"/>
        </w:rPr>
        <w:t xml:space="preserve"> </w:t>
      </w:r>
      <w:r w:rsidRPr="00EE3519">
        <w:rPr>
          <w:rFonts w:ascii="Times New Roman" w:hAnsi="Times New Roman" w:cs="Times New Roman"/>
          <w:b/>
          <w:sz w:val="24"/>
          <w:szCs w:val="24"/>
        </w:rPr>
        <w:t>70</w:t>
      </w:r>
      <w:r w:rsidRPr="00EE3519">
        <w:rPr>
          <w:rFonts w:ascii="Times New Roman" w:hAnsi="Times New Roman" w:cs="Times New Roman"/>
          <w:sz w:val="24"/>
          <w:szCs w:val="24"/>
        </w:rPr>
        <w:t>(5): 3024-3040.</w:t>
      </w:r>
    </w:p>
    <w:p w:rsidR="00EE3519" w:rsidRPr="00EE3519" w:rsidRDefault="00EE3519" w:rsidP="00EE3519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EE3519">
        <w:rPr>
          <w:rFonts w:ascii="Times New Roman" w:hAnsi="Times New Roman" w:cs="Times New Roman"/>
          <w:sz w:val="24"/>
          <w:szCs w:val="24"/>
        </w:rPr>
        <w:t xml:space="preserve">Yaws, C. L. (2009). </w:t>
      </w:r>
      <w:r w:rsidRPr="00EE3519">
        <w:rPr>
          <w:rFonts w:ascii="Times New Roman" w:hAnsi="Times New Roman" w:cs="Times New Roman"/>
          <w:sz w:val="24"/>
          <w:szCs w:val="24"/>
          <w:u w:val="single"/>
        </w:rPr>
        <w:t>Transport Properties of Chemicals and Hydrocarbons</w:t>
      </w:r>
      <w:r w:rsidRPr="00EE3519">
        <w:rPr>
          <w:rFonts w:ascii="Times New Roman" w:hAnsi="Times New Roman" w:cs="Times New Roman"/>
          <w:sz w:val="24"/>
          <w:szCs w:val="24"/>
        </w:rPr>
        <w:t>. Boston, William Andrew Publishing.</w:t>
      </w:r>
    </w:p>
    <w:p w:rsidR="00A636EA" w:rsidRPr="00140606" w:rsidRDefault="00231037" w:rsidP="00140606">
      <w:pPr>
        <w:jc w:val="both"/>
        <w:rPr>
          <w:rFonts w:ascii="Times New Roman" w:hAnsi="Times New Roman" w:cs="Times New Roman"/>
          <w:sz w:val="24"/>
          <w:szCs w:val="24"/>
        </w:rPr>
      </w:pPr>
      <w:r w:rsidRPr="00EE3519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A636EA" w:rsidRPr="00140606" w:rsidSect="00140606"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190571C"/>
    <w:multiLevelType w:val="hybridMultilevel"/>
    <w:tmpl w:val="679AD440"/>
    <w:lvl w:ilvl="0" w:tplc="0F9C188E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A772E4F"/>
    <w:multiLevelType w:val="hybridMultilevel"/>
    <w:tmpl w:val="FB60586E"/>
    <w:lvl w:ilvl="0" w:tplc="08E6CA9A">
      <w:start w:val="2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D0015DB"/>
    <w:multiLevelType w:val="hybridMultilevel"/>
    <w:tmpl w:val="E590789C"/>
    <w:lvl w:ilvl="0" w:tplc="0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E8C5044"/>
    <w:multiLevelType w:val="multilevel"/>
    <w:tmpl w:val="64CC464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num w:numId="1">
    <w:abstractNumId w:val="3"/>
  </w:num>
  <w:num w:numId="2">
    <w:abstractNumId w:val="0"/>
  </w:num>
  <w:num w:numId="3">
    <w:abstractNumId w:val="1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910F3D"/>
    <w:rsid w:val="0000309B"/>
    <w:rsid w:val="000233F0"/>
    <w:rsid w:val="00054D2C"/>
    <w:rsid w:val="00073E38"/>
    <w:rsid w:val="0008767B"/>
    <w:rsid w:val="000C61E2"/>
    <w:rsid w:val="000E2441"/>
    <w:rsid w:val="00106E95"/>
    <w:rsid w:val="00140606"/>
    <w:rsid w:val="00144482"/>
    <w:rsid w:val="00164AF8"/>
    <w:rsid w:val="00195E42"/>
    <w:rsid w:val="001A7B90"/>
    <w:rsid w:val="001D5DD2"/>
    <w:rsid w:val="001F0DC2"/>
    <w:rsid w:val="001F5F43"/>
    <w:rsid w:val="0021766F"/>
    <w:rsid w:val="00231037"/>
    <w:rsid w:val="002433C4"/>
    <w:rsid w:val="002718B9"/>
    <w:rsid w:val="002C5F1D"/>
    <w:rsid w:val="002D18D4"/>
    <w:rsid w:val="00303196"/>
    <w:rsid w:val="003565B5"/>
    <w:rsid w:val="00366334"/>
    <w:rsid w:val="0037596F"/>
    <w:rsid w:val="0039687B"/>
    <w:rsid w:val="00407F27"/>
    <w:rsid w:val="0044140E"/>
    <w:rsid w:val="00441F8D"/>
    <w:rsid w:val="004714AA"/>
    <w:rsid w:val="00485BB6"/>
    <w:rsid w:val="00486AF5"/>
    <w:rsid w:val="004D475D"/>
    <w:rsid w:val="005268F1"/>
    <w:rsid w:val="00536468"/>
    <w:rsid w:val="005410BF"/>
    <w:rsid w:val="00545DB9"/>
    <w:rsid w:val="005659D3"/>
    <w:rsid w:val="005A39BD"/>
    <w:rsid w:val="005A40B8"/>
    <w:rsid w:val="005B0DA1"/>
    <w:rsid w:val="005B6014"/>
    <w:rsid w:val="005F135B"/>
    <w:rsid w:val="006124AF"/>
    <w:rsid w:val="0066463B"/>
    <w:rsid w:val="006A6899"/>
    <w:rsid w:val="006D1308"/>
    <w:rsid w:val="006F0A8F"/>
    <w:rsid w:val="00762EA9"/>
    <w:rsid w:val="0077265B"/>
    <w:rsid w:val="00792772"/>
    <w:rsid w:val="007D4EF6"/>
    <w:rsid w:val="00806A78"/>
    <w:rsid w:val="008422B5"/>
    <w:rsid w:val="0086481C"/>
    <w:rsid w:val="008D6421"/>
    <w:rsid w:val="00910F3D"/>
    <w:rsid w:val="00937D9C"/>
    <w:rsid w:val="00986B52"/>
    <w:rsid w:val="00986D64"/>
    <w:rsid w:val="009A0599"/>
    <w:rsid w:val="00A31BF8"/>
    <w:rsid w:val="00A46D9F"/>
    <w:rsid w:val="00A53E7C"/>
    <w:rsid w:val="00A636EA"/>
    <w:rsid w:val="00A92E81"/>
    <w:rsid w:val="00AB04D9"/>
    <w:rsid w:val="00AE481F"/>
    <w:rsid w:val="00B04A7D"/>
    <w:rsid w:val="00B16303"/>
    <w:rsid w:val="00B4139C"/>
    <w:rsid w:val="00B52822"/>
    <w:rsid w:val="00B900DA"/>
    <w:rsid w:val="00BD22A5"/>
    <w:rsid w:val="00C14293"/>
    <w:rsid w:val="00C178B5"/>
    <w:rsid w:val="00C579C9"/>
    <w:rsid w:val="00C74AA3"/>
    <w:rsid w:val="00CC57E1"/>
    <w:rsid w:val="00CD1DC3"/>
    <w:rsid w:val="00D26C51"/>
    <w:rsid w:val="00D339F2"/>
    <w:rsid w:val="00D87245"/>
    <w:rsid w:val="00DD3E7E"/>
    <w:rsid w:val="00DE6129"/>
    <w:rsid w:val="00E02108"/>
    <w:rsid w:val="00E0751B"/>
    <w:rsid w:val="00E43D7C"/>
    <w:rsid w:val="00E45318"/>
    <w:rsid w:val="00E845F6"/>
    <w:rsid w:val="00EE34DE"/>
    <w:rsid w:val="00EE3519"/>
    <w:rsid w:val="00EF6219"/>
    <w:rsid w:val="00F6289C"/>
    <w:rsid w:val="00FE0F34"/>
    <w:rsid w:val="00FF20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7998D2C3-88AA-40B2-BAD7-80B2CADD889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E34DE"/>
    <w:pPr>
      <w:ind w:left="720"/>
      <w:contextualSpacing/>
    </w:pPr>
  </w:style>
  <w:style w:type="table" w:styleId="TableGrid">
    <w:name w:val="Table Grid"/>
    <w:basedOn w:val="TableNormal"/>
    <w:uiPriority w:val="39"/>
    <w:rsid w:val="00EE34D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806A78"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2433C4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231037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31037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31037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31037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44481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617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702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262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475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781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321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474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eg"/><Relationship Id="rId13" Type="http://schemas.openxmlformats.org/officeDocument/2006/relationships/image" Target="media/image8.jpeg"/><Relationship Id="rId1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2.png"/><Relationship Id="rId12" Type="http://schemas.openxmlformats.org/officeDocument/2006/relationships/image" Target="media/image7.jpg"/><Relationship Id="rId17" Type="http://schemas.openxmlformats.org/officeDocument/2006/relationships/image" Target="media/image8.png"/><Relationship Id="rId2" Type="http://schemas.openxmlformats.org/officeDocument/2006/relationships/styles" Target="styles.xml"/><Relationship Id="rId16" Type="http://schemas.openxmlformats.org/officeDocument/2006/relationships/image" Target="media/image11.jpeg"/><Relationship Id="rId1" Type="http://schemas.openxmlformats.org/officeDocument/2006/relationships/numbering" Target="numbering.xml"/><Relationship Id="rId6" Type="http://schemas.openxmlformats.org/officeDocument/2006/relationships/image" Target="media/image1.png"/><Relationship Id="rId11" Type="http://schemas.openxmlformats.org/officeDocument/2006/relationships/image" Target="media/image6.jpg"/><Relationship Id="rId5" Type="http://schemas.openxmlformats.org/officeDocument/2006/relationships/hyperlink" Target="https://lammps.sandia.gov/doc/pair_gran.html" TargetMode="External"/><Relationship Id="rId15" Type="http://schemas.openxmlformats.org/officeDocument/2006/relationships/image" Target="media/image10.jpeg"/><Relationship Id="rId10" Type="http://schemas.openxmlformats.org/officeDocument/2006/relationships/image" Target="media/image5.jpg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4.jpg"/><Relationship Id="rId14" Type="http://schemas.openxmlformats.org/officeDocument/2006/relationships/image" Target="media/image9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6</Pages>
  <Words>1876</Words>
  <Characters>10697</Characters>
  <Application>Microsoft Office Word</Application>
  <DocSecurity>0</DocSecurity>
  <Lines>89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ewcastle University</Company>
  <LinksUpToDate>false</LinksUpToDate>
  <CharactersWithSpaces>125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lentina Gogulancea</dc:creator>
  <cp:keywords/>
  <dc:description/>
  <cp:lastModifiedBy>Valentina Gogulancea</cp:lastModifiedBy>
  <cp:revision>5</cp:revision>
  <dcterms:created xsi:type="dcterms:W3CDTF">2019-05-28T14:46:00Z</dcterms:created>
  <dcterms:modified xsi:type="dcterms:W3CDTF">2019-05-31T14:00:00Z</dcterms:modified>
</cp:coreProperties>
</file>